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912814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</w:pPr>
          <w:r>
            <w:t>Оглавление</w:t>
          </w:r>
        </w:p>
        <w:p w14:paraId="112B0186" w14:textId="5E9082CA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4EE64493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552F85C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103F2A6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438A45A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4AFB137B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028242E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0474AA38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0A807D4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50CD9F5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28D61A1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49EBF1D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2EDD054E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4635D2C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30EE9A1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77987F7E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6B9DDFBE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0B2FD760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7C5ABD0C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42086FB9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6130578A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5BC137C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18867B72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2F27A23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562C921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60A5020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540C916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1472A07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15E38DF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2B2FA7E6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2F2D35B4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55D8601E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48078AD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1D81E89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5A70027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2777808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0DDBCBB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0EC3AA23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7CF809D9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CD5D1A">
              <w:rPr>
                <w:noProof/>
                <w:webHidden/>
              </w:rPr>
              <w:t>5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73198A58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663046" w:rsidRPr="00663046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8825DE4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663046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663046" w:rsidRPr="00663046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</w:t>
      </w:r>
      <w:proofErr w:type="spellStart"/>
      <w:r>
        <w:t>таргет</w:t>
      </w:r>
      <w:r w:rsidR="00A91166">
        <w:t>ы</w:t>
      </w:r>
      <w:proofErr w:type="spellEnd"/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 xml:space="preserve">при добавлении новых фичей и </w:t>
      </w:r>
      <w:proofErr w:type="spellStart"/>
      <w:r>
        <w:rPr>
          <w:bCs/>
        </w:rPr>
        <w:t>таргетов</w:t>
      </w:r>
      <w:proofErr w:type="spellEnd"/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4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6DB30067" w:rsidR="00506205" w:rsidRPr="00836CA5" w:rsidRDefault="00CE7100" w:rsidP="00506205">
      <w:pPr>
        <w:rPr>
          <w:lang w:val="en-US"/>
        </w:rPr>
      </w:pPr>
      <w:proofErr w:type="spellStart"/>
      <w:r w:rsidRPr="00CE7100">
        <w:rPr>
          <w:lang w:val="en-US"/>
        </w:rPr>
        <w:t>JupyterLab</w:t>
      </w:r>
      <w:proofErr w:type="spellEnd"/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4E040D">
        <w:rPr>
          <w:lang w:val="en-US"/>
        </w:rPr>
        <w:instrText xml:space="preserve"> ADDIN ZOTERO_ITEM CSL_CITATION {"citationID":"4rk91fjP","properties":{"formattedCitation":"[5; 8]","plainCitation":"[5; 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5; 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663046">
        <w:rPr>
          <w:lang w:val="en-US"/>
        </w:rPr>
        <w:instrText xml:space="preserve"> ADDIN ZOTERO_ITEM CSL_CITATION {"citationID":"yi8r4wBW","properties":{"formattedCitation":"[13]","plainCitation":"[13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13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663046">
        <w:rPr>
          <w:lang w:val="en-US"/>
        </w:rPr>
        <w:instrText xml:space="preserve"> ADDIN ZOTERO_ITEM CSL_CITATION {"citationID":"Axe6oCur","properties":{"formattedCitation":"[14]","plainCitation":"[14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14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5A6682">
        <w:rPr>
          <w:lang w:val="en-US"/>
        </w:rPr>
        <w:instrText xml:space="preserve"> ADDIN ZOTERO_ITEM CSL_CITATION {"citationID":"QPFQiODc","properties":{"formattedCitation":"[20; 2; 19]","plainCitation":"[20; 2; 19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663046" w:rsidRPr="00663046">
        <w:rPr>
          <w:rFonts w:cs="Times New Roman"/>
        </w:rPr>
        <w:t>[20; 2; 19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1570C86A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proofErr w:type="spellStart"/>
      <w:r w:rsidRPr="00B43465">
        <w:rPr>
          <w:rStyle w:val="bash0"/>
        </w:rPr>
        <w:t>Anaconda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4E040D">
        <w:instrText xml:space="preserve"> ADDIN ZOTERO_ITEM CSL_CITATION {"citationID":"WOJggxA1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8]</w:t>
      </w:r>
      <w:r>
        <w:rPr>
          <w:lang w:val="en-US"/>
        </w:rPr>
        <w:fldChar w:fldCharType="end"/>
      </w:r>
      <w:r w:rsidRPr="00EA2C70">
        <w:t xml:space="preserve">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, только с расширенными возможностями. </w:t>
      </w:r>
      <w:proofErr w:type="spellStart"/>
      <w:proofErr w:type="gramStart"/>
      <w:r w:rsidR="00D21E87" w:rsidRPr="00B43465">
        <w:rPr>
          <w:rStyle w:val="bash0"/>
        </w:rPr>
        <w:t>JupiterLab</w:t>
      </w:r>
      <w:proofErr w:type="spellEnd"/>
      <w:proofErr w:type="gramEnd"/>
      <w:r w:rsidR="00D21E87">
        <w:t xml:space="preserve"> как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4E1DF872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663046">
        <w:instrText xml:space="preserve"> ADDIN ZOTERO_ITEM CSL_CITATION {"citationID":"jBBK3RSv","properties":{"formattedCitation":"[14]","plainCitation":"[14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663046" w:rsidRPr="00663046">
        <w:rPr>
          <w:rFonts w:cs="Times New Roman"/>
        </w:rPr>
        <w:t>[14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18988D63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xX0nXvHZ","properties":{"formattedCitation":"[13]","plainCitation":"[13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13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2A103C76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5A6682">
        <w:instrText xml:space="preserve"> ADDIN ZOTERO_ITEM CSL_CITATION {"citationID":"EOWodFT9","properties":{"formattedCitation":"[20; 2; 19]","plainCitation":"[20; 2; 19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20; 2; 19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87026"/>
      <w:r>
        <w:t xml:space="preserve">Поиск и загрузка </w:t>
      </w:r>
      <w:proofErr w:type="spellStart"/>
      <w:r>
        <w:t>датасетов</w:t>
      </w:r>
      <w:bookmarkEnd w:id="7"/>
      <w:proofErr w:type="spellEnd"/>
    </w:p>
    <w:p w14:paraId="184CC6BB" w14:textId="3BAA8B20" w:rsidR="009D1CC4" w:rsidRDefault="005E2E57" w:rsidP="005655B2">
      <w:proofErr w:type="spellStart"/>
      <w:r>
        <w:t>Датасеты</w:t>
      </w:r>
      <w:proofErr w:type="spellEnd"/>
      <w:r>
        <w:t xml:space="preserve">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</w:t>
      </w:r>
      <w:proofErr w:type="gramStart"/>
      <w:r>
        <w:t>т.д.</w:t>
      </w:r>
      <w:proofErr w:type="gramEnd"/>
      <w:r>
        <w:t xml:space="preserve"> и обменных кусах различных валют (</w:t>
      </w:r>
      <w:proofErr w:type="spellStart"/>
      <w:r>
        <w:t>таргеты</w:t>
      </w:r>
      <w:proofErr w:type="spellEnd"/>
      <w:r>
        <w:t>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 xml:space="preserve">Желательно, чтобы </w:t>
      </w:r>
      <w:proofErr w:type="spellStart"/>
      <w:r w:rsidR="009D1CC4">
        <w:t>датасеты</w:t>
      </w:r>
      <w:proofErr w:type="spellEnd"/>
      <w:r w:rsidR="009D1CC4">
        <w:t xml:space="preserve">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87027"/>
      <w:r>
        <w:t>Выбор модели машинного обучения</w:t>
      </w:r>
      <w:bookmarkEnd w:id="8"/>
    </w:p>
    <w:p w14:paraId="48D67D57" w14:textId="77203119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proofErr w:type="spellStart"/>
      <w:r w:rsidRPr="00353FBC">
        <w:rPr>
          <w:rStyle w:val="bash0"/>
        </w:rPr>
        <w:t>RandomForestRegressor</w:t>
      </w:r>
      <w:proofErr w:type="spellEnd"/>
      <w:r>
        <w:t xml:space="preserve"> из библиотеки </w:t>
      </w:r>
      <w:proofErr w:type="spellStart"/>
      <w:r w:rsidRPr="00353FBC">
        <w:rPr>
          <w:rStyle w:val="bash0"/>
        </w:rPr>
        <w:t>Scikit-Learn</w:t>
      </w:r>
      <w:proofErr w:type="spellEnd"/>
      <w:r w:rsidR="00AF0338" w:rsidRPr="00AF0338">
        <w:t xml:space="preserve"> </w:t>
      </w:r>
      <w:r w:rsidR="00AF0338">
        <w:fldChar w:fldCharType="begin"/>
      </w:r>
      <w:r w:rsidR="00663046">
        <w:instrText xml:space="preserve"> ADDIN ZOTERO_ITEM CSL_CITATION {"citationID":"OY8wzlaO","properties":{"formattedCitation":"[17]","plainCitation":"[17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663046" w:rsidRPr="00663046">
        <w:rPr>
          <w:rFonts w:cs="Times New Roman"/>
        </w:rPr>
        <w:t>[17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87028"/>
      <w:bookmarkStart w:id="10" w:name="_Ref172799735"/>
      <w:r>
        <w:lastRenderedPageBreak/>
        <w:t>Оценка качества предсказаний модели</w:t>
      </w:r>
      <w:bookmarkEnd w:id="9"/>
      <w:bookmarkEnd w:id="10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04104AAB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35C19368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663046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en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663046" w:rsidRPr="00663046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61C6AAAE" w:rsidR="005E3B71" w:rsidRDefault="005E3B71" w:rsidP="005E3B71">
      <w:pPr>
        <w:pStyle w:val="a9"/>
      </w:pPr>
      <w:bookmarkStart w:id="11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</w:t>
      </w:r>
      <w:r>
        <w:fldChar w:fldCharType="end"/>
      </w:r>
      <w:bookmarkEnd w:id="11"/>
      <w:r w:rsidRPr="005E3B71">
        <w:t xml:space="preserve">. </w:t>
      </w:r>
      <w:r>
        <w:t>Принцип кросс-валидации на временном ряду</w:t>
      </w:r>
    </w:p>
    <w:p w14:paraId="63405468" w14:textId="24FC54D7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proofErr w:type="spellStart"/>
      <w:r w:rsidR="001074F8" w:rsidRPr="001074F8">
        <w:rPr>
          <w:rStyle w:val="bash0"/>
        </w:rPr>
        <w:t>Scikit-Learn</w:t>
      </w:r>
      <w:proofErr w:type="spellEnd"/>
      <w:r w:rsidR="00846B28">
        <w:t xml:space="preserve"> есть готовая функция </w:t>
      </w:r>
      <w:proofErr w:type="spellStart"/>
      <w:r w:rsidR="00846B28" w:rsidRPr="00F73F1F">
        <w:rPr>
          <w:rStyle w:val="bash0"/>
        </w:rPr>
        <w:t>TimeSeriesSplit</w:t>
      </w:r>
      <w:proofErr w:type="spellEnd"/>
      <w:r w:rsidR="00846B28">
        <w:t xml:space="preserve"> </w:t>
      </w:r>
      <w:r w:rsidR="001074F8">
        <w:fldChar w:fldCharType="begin"/>
      </w:r>
      <w:r w:rsidR="00663046">
        <w:instrText xml:space="preserve"> ADDIN ZOTERO_ITEM CSL_CITATION {"citationID":"q2kkzNct","properties":{"formattedCitation":"[18]","plainCitation":"[18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663046" w:rsidRPr="00663046">
        <w:rPr>
          <w:rFonts w:cs="Times New Roman"/>
        </w:rPr>
        <w:t>[18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proofErr w:type="spellStart"/>
      <w:r w:rsidR="00846B28" w:rsidRPr="00F73F1F">
        <w:rPr>
          <w:rStyle w:val="bash0"/>
        </w:rPr>
        <w:t>train</w:t>
      </w:r>
      <w:proofErr w:type="spellEnd"/>
      <w:r w:rsidR="00846B28" w:rsidRPr="00846B28">
        <w:t xml:space="preserve"> </w:t>
      </w:r>
      <w:r w:rsidR="00846B28">
        <w:t xml:space="preserve">и </w:t>
      </w:r>
      <w:proofErr w:type="spellStart"/>
      <w:r w:rsidR="00846B28" w:rsidRPr="00F73F1F">
        <w:rPr>
          <w:rStyle w:val="bash0"/>
        </w:rPr>
        <w:t>test</w:t>
      </w:r>
      <w:proofErr w:type="spellEnd"/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2" w:name="_Toc172787029"/>
      <w:r>
        <w:lastRenderedPageBreak/>
        <w:t>Концепция ноутбука</w:t>
      </w:r>
      <w:bookmarkEnd w:id="12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</w:t>
      </w:r>
      <w:proofErr w:type="spellStart"/>
      <w:r w:rsidR="00B8175E">
        <w:t>датасетов</w:t>
      </w:r>
      <w:proofErr w:type="spellEnd"/>
      <w:r w:rsidR="00B8175E">
        <w:t>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</w:t>
      </w:r>
      <w:proofErr w:type="spellStart"/>
      <w:r>
        <w:t>датасеты</w:t>
      </w:r>
      <w:proofErr w:type="spellEnd"/>
      <w:r>
        <w:t xml:space="preserve">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</w:t>
      </w:r>
      <w:proofErr w:type="spellStart"/>
      <w:r>
        <w:t>таргеты</w:t>
      </w:r>
      <w:proofErr w:type="spellEnd"/>
      <w:r>
        <w:t xml:space="preserve">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 xml:space="preserve">автоматически будут инициализированы как </w:t>
      </w:r>
      <w:proofErr w:type="spellStart"/>
      <w:r w:rsidR="006E106C">
        <w:t>таргет</w:t>
      </w:r>
      <w:proofErr w:type="spellEnd"/>
      <w:r w:rsidR="006E106C">
        <w:t>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</w:t>
      </w:r>
      <w:proofErr w:type="spellStart"/>
      <w:r>
        <w:t>таргеты</w:t>
      </w:r>
      <w:proofErr w:type="spellEnd"/>
      <w:r>
        <w:t xml:space="preserve">. Если есть русская расшифровка </w:t>
      </w:r>
      <w:proofErr w:type="spellStart"/>
      <w:r>
        <w:t>таргета</w:t>
      </w:r>
      <w:proofErr w:type="spellEnd"/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 xml:space="preserve">Процесс добавления/удаления фич и </w:t>
      </w:r>
      <w:proofErr w:type="spellStart"/>
      <w:r>
        <w:t>таргетов</w:t>
      </w:r>
      <w:proofErr w:type="spellEnd"/>
      <w:r>
        <w:t xml:space="preserve"> должен сводиться к добавлению или удалению </w:t>
      </w:r>
      <w:proofErr w:type="spellStart"/>
      <w:r>
        <w:t>датасета</w:t>
      </w:r>
      <w:proofErr w:type="spellEnd"/>
      <w:r>
        <w:t xml:space="preserve">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1E5A4F00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</w:p>
    <w:p w14:paraId="7B57FAD0" w14:textId="51E1E169" w:rsidR="00704B8E" w:rsidRDefault="00016100" w:rsidP="003901BB">
      <w:pPr>
        <w:pStyle w:val="a"/>
      </w:pPr>
      <w:bookmarkStart w:id="13" w:name="_Toc172357318"/>
      <w:bookmarkStart w:id="14" w:name="_Toc172787030"/>
      <w:r>
        <w:lastRenderedPageBreak/>
        <w:t>Практическая часть</w:t>
      </w:r>
      <w:bookmarkEnd w:id="13"/>
      <w:bookmarkEnd w:id="14"/>
    </w:p>
    <w:p w14:paraId="75B389B2" w14:textId="3460F878" w:rsidR="00355C89" w:rsidRDefault="00454F28" w:rsidP="00D96EA2">
      <w:pPr>
        <w:pStyle w:val="a0"/>
      </w:pPr>
      <w:bookmarkStart w:id="15" w:name="_Ref172364608"/>
      <w:bookmarkStart w:id="16" w:name="_Ref172364626"/>
      <w:bookmarkStart w:id="17" w:name="_Ref172364637"/>
      <w:bookmarkStart w:id="18" w:name="_Ref172364700"/>
      <w:bookmarkStart w:id="19" w:name="_Toc172787031"/>
      <w:r>
        <w:t>Среда разработки</w:t>
      </w:r>
      <w:bookmarkEnd w:id="15"/>
      <w:bookmarkEnd w:id="16"/>
      <w:bookmarkEnd w:id="17"/>
      <w:bookmarkEnd w:id="18"/>
      <w:bookmarkEnd w:id="19"/>
    </w:p>
    <w:p w14:paraId="09F42B59" w14:textId="559AD12E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0" w:name="_Hlk172312082"/>
      <w:proofErr w:type="spellStart"/>
      <w:r w:rsidRPr="003A65DB">
        <w:rPr>
          <w:rStyle w:val="bash0"/>
          <w:lang w:val="en-US"/>
        </w:rPr>
        <w:t>JupyterLab</w:t>
      </w:r>
      <w:bookmarkEnd w:id="20"/>
      <w:proofErr w:type="spellEnd"/>
      <w:r w:rsidRPr="009E38AF">
        <w:t xml:space="preserve"> </w:t>
      </w:r>
      <w:r>
        <w:fldChar w:fldCharType="begin"/>
      </w:r>
      <w:r w:rsidR="00663046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663046" w:rsidRPr="00663046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663046">
        <w:instrText xml:space="preserve"> ADDIN ZOTERO_ITEM CSL_CITATION {"citationID":"HyXeltgc","properties":{"formattedCitation":"[12]","plainCitation":"[12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663046" w:rsidRPr="00663046">
        <w:rPr>
          <w:rFonts w:cs="Times New Roman"/>
        </w:rPr>
        <w:t>[12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DF55BC5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4E040D">
        <w:instrText xml:space="preserve"> ADDIN ZOTERO_ITEM CSL_CITATION {"citationID":"SQsJvBYm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296411">
        <w:fldChar w:fldCharType="separate"/>
      </w:r>
      <w:r w:rsidR="00663046" w:rsidRPr="00663046">
        <w:rPr>
          <w:rFonts w:cs="Times New Roman"/>
        </w:rPr>
        <w:t>[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4438B5CE" w:rsidR="00B45252" w:rsidRDefault="00541E58" w:rsidP="00F251DA">
      <w:pPr>
        <w:pStyle w:val="aff8"/>
      </w:pPr>
      <w:bookmarkStart w:id="21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710763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1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2" w:name="_Hlk172312231"/>
      <w:proofErr w:type="spellStart"/>
      <w:r w:rsidRPr="00404BD3">
        <w:rPr>
          <w:rStyle w:val="bash0"/>
        </w:rPr>
        <w:t>JupyterLab</w:t>
      </w:r>
      <w:bookmarkEnd w:id="22"/>
      <w:proofErr w:type="spellEnd"/>
      <w:r>
        <w:t>.</w:t>
      </w:r>
    </w:p>
    <w:p w14:paraId="6CD324E2" w14:textId="77777777" w:rsidR="004326F4" w:rsidRDefault="00A54257" w:rsidP="000A27FE">
      <w:pPr>
        <w:pStyle w:val="a0"/>
      </w:pPr>
      <w:bookmarkStart w:id="23" w:name="_Toc172787032"/>
      <w:r>
        <w:t xml:space="preserve">Выбор </w:t>
      </w:r>
      <w:proofErr w:type="spellStart"/>
      <w:r>
        <w:t>датасетов</w:t>
      </w:r>
      <w:bookmarkEnd w:id="23"/>
      <w:proofErr w:type="spellEnd"/>
    </w:p>
    <w:p w14:paraId="2FB06A04" w14:textId="06E7451E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6F54A72A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663046">
        <w:instrText xml:space="preserve"> ADDIN ZOTERO_ITEM CSL_CITATION {"citationID":"cCrajWcl","properties":{"formattedCitation":"[10]","plainCitation":"[10]","noteIndex":0},"citationItems":[{"id":13,"uris":["http://zotero.org/users/local/ccYgADcV/items/3TQS5SWW"],"itemData":{"id":13,"type":"webpage","language":"en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663046" w:rsidRPr="00663046">
        <w:rPr>
          <w:rFonts w:cs="Times New Roman"/>
        </w:rPr>
        <w:t>[10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1B4342AF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663046">
        <w:instrText xml:space="preserve"> ADDIN ZOTERO_ITEM CSL_CITATION {"citationID":"27vRXbRd","properties":{"formattedCitation":"[11]","plainCitation":"[11]","noteIndex":0},"citationItems":[{"id":14,"uris":["http://zotero.org/users/local/ccYgADcV/items/2ZUXQ5CK"],"itemData":{"id":14,"type":"webpage","language":"en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663046" w:rsidRPr="00663046">
        <w:rPr>
          <w:rFonts w:cs="Times New Roman"/>
        </w:rPr>
        <w:t>[11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4" w:name="_Toc172787033"/>
      <w:r>
        <w:t xml:space="preserve">Создание файла </w:t>
      </w:r>
      <w:r>
        <w:rPr>
          <w:lang w:val="en-US"/>
        </w:rPr>
        <w:t>Jupiter Notebook</w:t>
      </w:r>
      <w:bookmarkEnd w:id="24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5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5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6" w:name="_Hlk172377445"/>
      <w:bookmarkStart w:id="27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6"/>
    </w:p>
    <w:bookmarkEnd w:id="27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matplotlib</w:t>
      </w:r>
    </w:p>
    <w:p w14:paraId="0F2A2FA2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eaborn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0"/>
      </w:pPr>
      <w:bookmarkStart w:id="28" w:name="_Toc172787035"/>
      <w:r>
        <w:t>Импортируем нужные модули</w:t>
      </w:r>
      <w:bookmarkEnd w:id="28"/>
    </w:p>
    <w:p w14:paraId="4580FD43" w14:textId="2A425498" w:rsidR="00E65A01" w:rsidRDefault="00E65A01" w:rsidP="00E65A01">
      <w:proofErr w:type="gramStart"/>
      <w:r>
        <w:t>После установки пакетов,</w:t>
      </w:r>
      <w:proofErr w:type="gramEnd"/>
      <w:r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29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9"/>
    </w:p>
    <w:p w14:paraId="03C1347C" w14:textId="77777777" w:rsidR="007A530E" w:rsidRPr="00E65A01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65A01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мпортируем необходимые библиотеки</w:t>
      </w:r>
    </w:p>
    <w:p w14:paraId="26072448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</w:p>
    <w:p w14:paraId="7B07B093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nd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</w:p>
    <w:p w14:paraId="710DF0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yplo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</w:p>
    <w:p w14:paraId="3EC153FD" w14:textId="77777777" w:rsidR="007A530E" w:rsidRPr="004301D0" w:rsidRDefault="007A530E" w:rsidP="007A530E">
      <w:pPr>
        <w:pStyle w:val="TXT1"/>
        <w:rPr>
          <w:rFonts w:eastAsia="Times New Roman" w:cs="Times New Roman"/>
          <w:color w:val="267F99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eaborn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ns</w:t>
      </w:r>
      <w:proofErr w:type="spellEnd"/>
    </w:p>
    <w:p w14:paraId="4F9D8C9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19BFE77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ледующая магическая команд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Jupyter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Notebook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</w:t>
      </w:r>
    </w:p>
    <w:p w14:paraId="31750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D4111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onfig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Backen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igur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svg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6FC83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011ADD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Модуль для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збиен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ыборки н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енировочнию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тестовую</w:t>
      </w:r>
    </w:p>
    <w:p w14:paraId="714774C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train_test_split</w:t>
      </w:r>
      <w:proofErr w:type="spellEnd"/>
    </w:p>
    <w:p w14:paraId="5D5929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A1A5A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Убер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warnings</w:t>
      </w:r>
    </w:p>
    <w:p w14:paraId="145CA12E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</w:p>
    <w:p w14:paraId="40A02D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terwarning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gnore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F73A7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68AD0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астрой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орм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вод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ел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float</w:t>
      </w:r>
    </w:p>
    <w:p w14:paraId="066806D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et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op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isplay.float_format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:.2f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FDACF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85EFA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1EB5CB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stats</w:t>
      </w:r>
    </w:p>
    <w:p w14:paraId="3F533B9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reprocessing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LabelEncoder</w:t>
      </w:r>
      <w:proofErr w:type="spellEnd"/>
    </w:p>
    <w:p w14:paraId="7721A28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.stats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mstat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winsorize</w:t>
      </w:r>
      <w:proofErr w:type="spellEnd"/>
    </w:p>
    <w:p w14:paraId="60645E3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57E7F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ремя</w:t>
      </w:r>
      <w:proofErr w:type="spellEnd"/>
    </w:p>
    <w:p w14:paraId="60EE3B7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</w:p>
    <w:p w14:paraId="2E6B7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CDFBD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лучайны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ла</w:t>
      </w:r>
      <w:proofErr w:type="spellEnd"/>
    </w:p>
    <w:p w14:paraId="5E7C67E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nd</w:t>
      </w:r>
      <w:proofErr w:type="spellEnd"/>
    </w:p>
    <w:p w14:paraId="65AA922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BB5094D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ensemble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</w:p>
    <w:p w14:paraId="74D01F3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F4A440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</w:p>
    <w:p w14:paraId="0F2123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ross_validate</w:t>
      </w:r>
      <w:proofErr w:type="spellEnd"/>
    </w:p>
    <w:p w14:paraId="055606F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0551DD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Разбиение</w:t>
      </w:r>
      <w:proofErr w:type="spellEnd"/>
    </w:p>
    <w:p w14:paraId="6C65EC0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lastRenderedPageBreak/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KFold</w:t>
      </w:r>
      <w:proofErr w:type="spellEnd"/>
    </w:p>
    <w:p w14:paraId="1D1DF56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215D72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r2</w:t>
      </w:r>
    </w:p>
    <w:p w14:paraId="18EE19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etric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2_score</w:t>
      </w:r>
    </w:p>
    <w:p w14:paraId="01449D0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491F6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ути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айловой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истемы</w:t>
      </w:r>
      <w:proofErr w:type="spellEnd"/>
    </w:p>
    <w:p w14:paraId="5046E16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li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</w:p>
    <w:p w14:paraId="4A410A3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C3116B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</w:p>
    <w:p w14:paraId="47F300C8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071E34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h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0" w:name="_Toc172787036"/>
      <w:r>
        <w:t xml:space="preserve">Загрузка </w:t>
      </w:r>
      <w:proofErr w:type="spellStart"/>
      <w:r>
        <w:t>датасетов</w:t>
      </w:r>
      <w:bookmarkEnd w:id="30"/>
      <w:proofErr w:type="spellEnd"/>
    </w:p>
    <w:p w14:paraId="297033E5" w14:textId="55C04F8D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85403F" w:rsidRPr="0085403F">
        <w:rPr>
          <w:rStyle w:val="bash0"/>
        </w:rPr>
        <w:t xml:space="preserve"> </w:t>
      </w:r>
      <w:r w:rsidR="0085403F">
        <w:rPr>
          <w:rStyle w:val="bash0"/>
        </w:rPr>
        <w:fldChar w:fldCharType="begin"/>
      </w:r>
      <w:r w:rsidR="00663046">
        <w:rPr>
          <w:rStyle w:val="bash0"/>
        </w:rPr>
        <w:instrText xml:space="preserve"> ADDIN ZOTERO_ITEM CSL_CITATION {"citationID":"CJ2Ra78W","properties":{"formattedCitation":"[6]","plainCitation":"[6]","noteIndex":0},"citationItems":[{"id":15,"uris":["http://zotero.org/users/local/ccYgADcV/items/2SECZ9LF"],"itemData":{"id":15,"type":"webpage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85403F">
        <w:rPr>
          <w:rStyle w:val="bash0"/>
        </w:rPr>
        <w:fldChar w:fldCharType="separate"/>
      </w:r>
      <w:r w:rsidR="00663046" w:rsidRPr="00663046">
        <w:rPr>
          <w:rFonts w:cs="Times New Roman"/>
        </w:rPr>
        <w:t>[6]</w:t>
      </w:r>
      <w:r w:rsidR="0085403F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 xml:space="preserve">В дата фрейме название столбца будет соответствовать названию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3A06CC" w:rsidRDefault="00D63042" w:rsidP="00D63042">
      <w:pPr>
        <w:pStyle w:val="Title"/>
      </w:pPr>
      <w:bookmarkStart w:id="31" w:name="_Hlk172391845"/>
      <w:r w:rsidRPr="006E2661">
        <w:rPr>
          <w:lang w:val="ru-RU"/>
        </w:rPr>
        <w:t>ячейка</w:t>
      </w:r>
      <w:r w:rsidRPr="003A06CC">
        <w:t xml:space="preserve"> </w:t>
      </w:r>
      <w:r w:rsidRPr="006E2661">
        <w:t>Jupiter</w:t>
      </w:r>
      <w:r w:rsidRPr="003A06CC">
        <w:t xml:space="preserve"> </w:t>
      </w:r>
      <w:r w:rsidRPr="006E2661">
        <w:t>Notebook</w:t>
      </w:r>
    </w:p>
    <w:bookmarkEnd w:id="31"/>
    <w:p w14:paraId="28A035BE" w14:textId="77777777" w:rsidR="00E45433" w:rsidRPr="003A06CC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3A06CC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3A06CC">
        <w:rPr>
          <w:rFonts w:eastAsia="Times New Roman" w:cs="Times New Roman"/>
          <w:color w:val="0070C1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3A06CC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'./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Итоговый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сета</w:t>
      </w:r>
      <w:proofErr w:type="spellEnd"/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proofErr w:type="gramStart"/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</w:t>
      </w:r>
      <w:proofErr w:type="gramEnd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_exce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ереимен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тобцы</w:t>
      </w:r>
      <w:proofErr w:type="spellEnd"/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ормализ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у</w:t>
      </w:r>
      <w:proofErr w:type="spellEnd"/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3A06CC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>[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Размерность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посл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тклонё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мало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строк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lastRenderedPageBreak/>
        <w:t xml:space="preserve">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2" w:name="_Hlk172391933"/>
      <w:r w:rsidRPr="006C2651">
        <w:rPr>
          <w:lang w:val="ru-RU"/>
        </w:rPr>
        <w:t xml:space="preserve">результат выполнения </w:t>
      </w:r>
    </w:p>
    <w:bookmarkEnd w:id="32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hf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n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eur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gbp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jp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usd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</w:t>
      </w:r>
      <w:proofErr w:type="spellStart"/>
      <w:r w:rsidRPr="00E45433">
        <w:rPr>
          <w:lang w:val="ru-RU"/>
        </w:rPr>
        <w:t>мосбиржи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rPr>
          <w:lang w:val="ru-RU"/>
        </w:rPr>
        <w:t>ртс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AA504F">
          <w:footerReference w:type="default" r:id="rId15"/>
          <w:footerReference w:type="first" r:id="rId16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C5B5A8A" w14:textId="77777777" w:rsidR="001A037C" w:rsidRDefault="0069180E" w:rsidP="001A037C">
      <w:pPr>
        <w:pStyle w:val="ab"/>
      </w:pPr>
      <w: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630DEAE9" w:rsidR="001A037C" w:rsidRDefault="001A037C" w:rsidP="00F574F3">
      <w:pPr>
        <w:pStyle w:val="aff8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3</w:t>
      </w:r>
      <w:r>
        <w:fldChar w:fldCharType="end"/>
      </w:r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3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3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 включен </w:t>
      </w:r>
      <w:proofErr w:type="spellStart"/>
      <w:r>
        <w:t>датасет</w:t>
      </w:r>
      <w:proofErr w:type="spellEnd"/>
      <w:r>
        <w:t xml:space="preserve">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4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4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35" w:name="_Toc172787038"/>
      <w:proofErr w:type="spellStart"/>
      <w:r w:rsidRPr="00F90BEA">
        <w:t>Посмотрим</w:t>
      </w:r>
      <w:proofErr w:type="spellEnd"/>
      <w:r w:rsidRPr="00F90BEA">
        <w:t xml:space="preserve"> </w:t>
      </w:r>
      <w:proofErr w:type="spellStart"/>
      <w:r w:rsidRPr="00F90BEA">
        <w:t>типы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5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  <w:proofErr w:type="spellEnd"/>
      <w:proofErr w:type="gram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36" w:name="_Toc172787039"/>
      <w:proofErr w:type="spellStart"/>
      <w:r w:rsidRPr="00F90BEA">
        <w:lastRenderedPageBreak/>
        <w:t>Посмотрим</w:t>
      </w:r>
      <w:proofErr w:type="spellEnd"/>
      <w:r w:rsidRPr="00F90BEA">
        <w:t xml:space="preserve"> </w:t>
      </w:r>
      <w:proofErr w:type="spellStart"/>
      <w:r w:rsidRPr="00F90BEA">
        <w:t>пропуски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6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37" w:name="_Toc172787040"/>
      <w:r w:rsidRPr="003A06CC">
        <w:rPr>
          <w:lang w:val="ru-RU"/>
        </w:rPr>
        <w:t>Посмотри статистику по дата фрейму.</w:t>
      </w:r>
      <w:bookmarkEnd w:id="37"/>
    </w:p>
    <w:p w14:paraId="6B584735" w14:textId="4BC1A074" w:rsidR="005173B4" w:rsidRPr="00121C09" w:rsidRDefault="005173B4" w:rsidP="005173B4">
      <w:pPr>
        <w:pStyle w:val="Title"/>
      </w:pPr>
      <w:r w:rsidRPr="00F251DA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7CD3F010" w14:textId="77777777" w:rsidR="005173B4" w:rsidRPr="003A06CC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7171E2D" w14:textId="77777777" w:rsidR="00A93AE6" w:rsidRPr="003A06CC" w:rsidRDefault="00A93AE6" w:rsidP="00A93AE6">
      <w:pPr>
        <w:rPr>
          <w:lang w:val="en-US"/>
        </w:rPr>
        <w:sectPr w:rsidR="00A93AE6" w:rsidRPr="003A06CC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766EA080" w:rsidR="00A93AE6" w:rsidRDefault="00A93AE6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4</w:t>
      </w:r>
      <w:r>
        <w:fldChar w:fldCharType="end"/>
      </w:r>
      <w:r>
        <w:t>. Статистика по загруженному дата фрейму</w:t>
      </w:r>
    </w:p>
    <w:p w14:paraId="6ECE24DD" w14:textId="77777777" w:rsidR="00A93AE6" w:rsidRDefault="00A93AE6" w:rsidP="00A93AE6">
      <w:pPr>
        <w:jc w:val="center"/>
        <w:rPr>
          <w:noProof/>
        </w:rPr>
      </w:pP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38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38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proofErr w:type="spellStart"/>
      <w:r>
        <w:t>chf</w:t>
      </w:r>
      <w:proofErr w:type="spellEnd"/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</w:t>
      </w:r>
      <w:proofErr w:type="spellStart"/>
      <w:r w:rsidRPr="006C4C14">
        <w:rPr>
          <w:lang w:val="ru-RU"/>
        </w:rPr>
        <w:t>россии</w:t>
      </w:r>
      <w:proofErr w:type="spellEnd"/>
      <w:r w:rsidRPr="006C4C14">
        <w:rPr>
          <w:lang w:val="ru-RU"/>
        </w:rPr>
        <w:t>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proofErr w:type="spellStart"/>
      <w:r>
        <w:t>cn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eur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gbp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jp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usd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</w:t>
      </w:r>
      <w:proofErr w:type="spellStart"/>
      <w:r w:rsidRPr="00874384">
        <w:rPr>
          <w:lang w:val="ru-RU"/>
        </w:rPr>
        <w:t>мосбиржи</w:t>
      </w:r>
      <w:proofErr w:type="spellEnd"/>
      <w:r w:rsidRPr="00874384">
        <w:rPr>
          <w:lang w:val="ru-RU"/>
        </w:rPr>
        <w:t>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 w:rsidRPr="00874384">
        <w:rPr>
          <w:lang w:val="ru-RU"/>
        </w:rPr>
        <w:t>ртс</w:t>
      </w:r>
      <w:proofErr w:type="spellEnd"/>
      <w:r w:rsidRPr="00874384">
        <w:rPr>
          <w:lang w:val="ru-RU"/>
        </w:rPr>
        <w:t>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']</w:t>
      </w:r>
    </w:p>
    <w:p w14:paraId="7F1C37A9" w14:textId="54916D6E" w:rsidR="00332D9F" w:rsidRPr="00DC2CE1" w:rsidRDefault="0040592B" w:rsidP="00B34273">
      <w:pPr>
        <w:pStyle w:val="2"/>
      </w:pPr>
      <w:bookmarkStart w:id="39" w:name="_Toc172787042"/>
      <w:proofErr w:type="spellStart"/>
      <w:r w:rsidRPr="0040592B">
        <w:t>Создадим</w:t>
      </w:r>
      <w:proofErr w:type="spellEnd"/>
      <w:r w:rsidRPr="0040592B">
        <w:t xml:space="preserve"> </w:t>
      </w:r>
      <w:proofErr w:type="spellStart"/>
      <w:r w:rsidRPr="0040592B">
        <w:t>словарь</w:t>
      </w:r>
      <w:proofErr w:type="spellEnd"/>
      <w:r w:rsidRPr="0040592B">
        <w:t xml:space="preserve"> </w:t>
      </w:r>
      <w:proofErr w:type="spellStart"/>
      <w:r w:rsidRPr="0040592B">
        <w:t>признаков</w:t>
      </w:r>
      <w:proofErr w:type="spellEnd"/>
      <w:r w:rsidRPr="0040592B">
        <w:t xml:space="preserve"> и </w:t>
      </w:r>
      <w:proofErr w:type="spellStart"/>
      <w:r w:rsidRPr="0040592B">
        <w:t>пояснения</w:t>
      </w:r>
      <w:bookmarkEnd w:id="39"/>
      <w:proofErr w:type="spellEnd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0" w:name="_Toc172787043"/>
      <w:proofErr w:type="spellStart"/>
      <w:r w:rsidRPr="003901BB">
        <w:t>Визуализируем</w:t>
      </w:r>
      <w:proofErr w:type="spellEnd"/>
      <w:r w:rsidRPr="003901BB">
        <w:t xml:space="preserve"> </w:t>
      </w:r>
      <w:proofErr w:type="spellStart"/>
      <w:r w:rsidRPr="003901BB">
        <w:t>распределение</w:t>
      </w:r>
      <w:proofErr w:type="spellEnd"/>
      <w:r w:rsidRPr="003901BB">
        <w:t xml:space="preserve"> </w:t>
      </w:r>
      <w:proofErr w:type="spellStart"/>
      <w:r w:rsidRPr="003901BB">
        <w:t>числовых</w:t>
      </w:r>
      <w:proofErr w:type="spellEnd"/>
      <w:r w:rsidRPr="003901BB">
        <w:t xml:space="preserve"> </w:t>
      </w:r>
      <w:proofErr w:type="spellStart"/>
      <w:r w:rsidRPr="003901BB">
        <w:t>признаков</w:t>
      </w:r>
      <w:bookmarkEnd w:id="40"/>
      <w:proofErr w:type="spellEnd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proofErr w:type="gramEnd"/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A9A8F48" w14:textId="77777777" w:rsidR="003A246E" w:rsidRDefault="0069180E" w:rsidP="003A246E">
      <w:pPr>
        <w:pStyle w:val="ab"/>
      </w:pPr>
      <w:r>
        <w:drawing>
          <wp:inline distT="0" distB="0" distL="0" distR="0" wp14:anchorId="3BECB4ED" wp14:editId="4A329564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6CDCF2CF" w:rsidR="003901BB" w:rsidRDefault="003A246E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5</w:t>
      </w:r>
      <w:r>
        <w:fldChar w:fldCharType="end"/>
      </w:r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1" w:name="_Toc172787044"/>
      <w:r w:rsidRPr="004A26C5">
        <w:t>Посмотрим какие признаки имеют выбросы</w:t>
      </w:r>
      <w:bookmarkEnd w:id="41"/>
    </w:p>
    <w:p w14:paraId="19D5715F" w14:textId="31BF1C05" w:rsidR="004A26C5" w:rsidRPr="004A26C5" w:rsidRDefault="004A26C5" w:rsidP="004A26C5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сследуемый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с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орогово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количество цифр после запятой</w:t>
      </w:r>
    </w:p>
    <w:p w14:paraId="660B9AC9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] 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ats.zscor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&gt;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B170343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CE4DC9D" w14:textId="77777777" w:rsidR="004A26C5" w:rsidRPr="003A06CC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толбц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proofErr w:type="gram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gramEnd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ea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i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da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</w:p>
    <w:p w14:paraId="26CE1304" w14:textId="69A0C620" w:rsidR="004A26C5" w:rsidRPr="008D7714" w:rsidRDefault="008D7714" w:rsidP="008D771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ы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  <w:proofErr w:type="spellEnd"/>
      <w:proofErr w:type="gramEnd"/>
    </w:p>
    <w:p w14:paraId="26F153F8" w14:textId="64585B70" w:rsidR="003C4F64" w:rsidRPr="00874384" w:rsidRDefault="00874384" w:rsidP="0087438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вед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изна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оторы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мею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бросы</w:t>
      </w:r>
      <w:proofErr w:type="spellEnd"/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B34273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</w:t>
      </w:r>
      <w:r w:rsidRPr="00B34273">
        <w:rPr>
          <w:lang w:val="ru-RU"/>
        </w:rPr>
        <w:t xml:space="preserve"> </w:t>
      </w:r>
      <w:r w:rsidRPr="00F251DA">
        <w:rPr>
          <w:lang w:val="ru-RU"/>
        </w:rPr>
        <w:t>столбце</w:t>
      </w:r>
      <w:r w:rsidRPr="00B34273">
        <w:rPr>
          <w:lang w:val="ru-RU"/>
        </w:rPr>
        <w:t xml:space="preserve"> </w:t>
      </w:r>
      <w:r w:rsidRPr="00F251DA">
        <w:rPr>
          <w:lang w:val="ru-RU"/>
        </w:rPr>
        <w:t>индекс</w:t>
      </w:r>
      <w:r w:rsidRPr="00B34273">
        <w:rPr>
          <w:lang w:val="ru-RU"/>
        </w:rPr>
        <w:t>-</w:t>
      </w:r>
      <w:proofErr w:type="spellStart"/>
      <w:r w:rsidRPr="00F251DA">
        <w:rPr>
          <w:lang w:val="ru-RU"/>
        </w:rPr>
        <w:t>мосбиржи</w:t>
      </w:r>
      <w:proofErr w:type="spellEnd"/>
      <w:r w:rsidRPr="00B34273">
        <w:rPr>
          <w:lang w:val="ru-RU"/>
        </w:rPr>
        <w:t>,</w:t>
      </w:r>
    </w:p>
    <w:p w14:paraId="6EFA69AD" w14:textId="77777777" w:rsidR="00874384" w:rsidRPr="00874384" w:rsidRDefault="00874384" w:rsidP="00874384">
      <w:pPr>
        <w:pStyle w:val="TXT1"/>
      </w:pPr>
      <w:r w:rsidRPr="00B34273">
        <w:rPr>
          <w:lang w:val="ru-RU"/>
        </w:rPr>
        <w:t xml:space="preserve">3 </w:t>
      </w:r>
      <w:proofErr w:type="gramStart"/>
      <w:r w:rsidRPr="00F251DA">
        <w:rPr>
          <w:lang w:val="ru-RU"/>
        </w:rPr>
        <w:t>выбросов</w:t>
      </w:r>
      <w:proofErr w:type="gramEnd"/>
      <w:r w:rsidRPr="00B34273">
        <w:rPr>
          <w:lang w:val="ru-RU"/>
        </w:rPr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</w:t>
      </w:r>
      <w:proofErr w:type="spellStart"/>
      <w:r w:rsidRPr="00874384">
        <w:t>выбросов</w:t>
      </w:r>
      <w:proofErr w:type="spellEnd"/>
      <w:r w:rsidRPr="00874384">
        <w:t xml:space="preserve">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</w:t>
      </w:r>
      <w:proofErr w:type="spellStart"/>
      <w:r w:rsidRPr="00874384">
        <w:t>выбросов</w:t>
      </w:r>
      <w:proofErr w:type="spellEnd"/>
      <w:r w:rsidRPr="00874384">
        <w:t xml:space="preserve">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ртс</w:t>
      </w:r>
      <w:proofErr w:type="spellEnd"/>
      <w:r w:rsidRPr="00874384">
        <w:t>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</w:t>
      </w:r>
      <w:proofErr w:type="spellStart"/>
      <w:r w:rsidRPr="00874384">
        <w:t>выбросов</w:t>
      </w:r>
      <w:proofErr w:type="spellEnd"/>
      <w:r w:rsidRPr="00874384">
        <w:t xml:space="preserve">. Mean: 33.01, Min: 7.81, Max: 92.42, Moda: 32.11, Median: 31.27 </w:t>
      </w:r>
    </w:p>
    <w:p w14:paraId="1B58849D" w14:textId="34EE89B5" w:rsidR="00874384" w:rsidRPr="008F08F0" w:rsidRDefault="00874384" w:rsidP="00874384">
      <w:proofErr w:type="gramStart"/>
      <w:r>
        <w:t>Каких то</w:t>
      </w:r>
      <w:proofErr w:type="gramEnd"/>
      <w:r>
        <w:t xml:space="preserve"> аномалий в выбросах не наблюдается, данные корректны. При применении модели </w:t>
      </w:r>
      <w:proofErr w:type="spellStart"/>
      <w:r w:rsidRPr="008F08F0">
        <w:rPr>
          <w:rStyle w:val="bash0"/>
        </w:rPr>
        <w:t>RandomForestRegressor</w:t>
      </w:r>
      <w:proofErr w:type="spellEnd"/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42" w:name="_Toc172787045"/>
      <w:r w:rsidRPr="0007382D">
        <w:t>Создание новых признаков</w:t>
      </w:r>
      <w:bookmarkEnd w:id="42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Пн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06815DC2" w14:textId="77777777" w:rsidR="00E94C5B" w:rsidRDefault="0069180E" w:rsidP="00E94C5B">
      <w:pPr>
        <w:pStyle w:val="ab"/>
      </w:pPr>
      <w: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6E449282" w:rsidR="003A246E" w:rsidRDefault="00E94C5B" w:rsidP="00F574F3">
      <w:pPr>
        <w:pStyle w:val="aff8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6</w:t>
      </w:r>
      <w:r>
        <w:fldChar w:fldCharType="end"/>
      </w:r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43" w:name="_Toc172787046"/>
      <w:r w:rsidRPr="008864C1">
        <w:lastRenderedPageBreak/>
        <w:t>Проверка состояния данных</w:t>
      </w:r>
      <w:bookmarkEnd w:id="43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: исследуемый </w:t>
      </w:r>
      <w:proofErr w:type="spell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proofErr w:type="gramEnd"/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proofErr w:type="spellStart"/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Год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месяцев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дней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4301D0">
        <w:rPr>
          <w:rFonts w:eastAsia="Times New Roman" w:cs="Times New Roman"/>
          <w:color w:val="EE0000"/>
          <w:kern w:val="0"/>
          <w14:ligatures w14:val="none"/>
        </w:rPr>
        <w:t>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# Протестируем </w:t>
      </w:r>
      <w:proofErr w:type="spellStart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датасет</w:t>
      </w:r>
      <w:proofErr w:type="spellEnd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44" w:name="_Ref172622482"/>
      <w:bookmarkStart w:id="45" w:name="_Toc172787047"/>
      <w:r w:rsidRPr="00482917">
        <w:t>Метрика, по которой будем оценивать качество работы модели</w:t>
      </w:r>
      <w:bookmarkEnd w:id="44"/>
      <w:bookmarkEnd w:id="45"/>
    </w:p>
    <w:p w14:paraId="74A8A01C" w14:textId="3EA4B1F6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663046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663046" w:rsidRPr="00663046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7CCB9E33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46" w:name="_Ref172740163"/>
      <w:bookmarkStart w:id="47" w:name="_Ref172740317"/>
      <w:bookmarkStart w:id="48" w:name="_Ref172476634"/>
      <w:bookmarkStart w:id="49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0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0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1" w:name="_Ref172740202"/>
      <w:bookmarkEnd w:id="46"/>
      <w:r w:rsidRPr="001A1ADF">
        <w:rPr>
          <w:rFonts w:eastAsiaTheme="minorEastAsia"/>
          <w:szCs w:val="22"/>
        </w:rPr>
        <w:t>)</w:t>
      </w:r>
      <w:bookmarkEnd w:id="47"/>
      <w:bookmarkEnd w:id="51"/>
    </w:p>
    <w:bookmarkEnd w:id="48"/>
    <w:bookmarkEnd w:id="49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тестов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предсказанн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 -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) /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52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52"/>
      <w:proofErr w:type="spellEnd"/>
    </w:p>
    <w:p w14:paraId="59D7F9D9" w14:textId="70547EC7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proofErr w:type="spellStart"/>
      <w:r w:rsidR="009F63AA" w:rsidRPr="008A0138">
        <w:rPr>
          <w:rStyle w:val="bash0"/>
        </w:rPr>
        <w:t>train</w:t>
      </w:r>
      <w:proofErr w:type="spellEnd"/>
      <w:r w:rsidR="009F63AA" w:rsidRPr="009F63AA">
        <w:t xml:space="preserve"> </w:t>
      </w:r>
      <w:r w:rsidR="009F63AA">
        <w:t xml:space="preserve">и </w:t>
      </w:r>
      <w:proofErr w:type="spellStart"/>
      <w:r w:rsidR="009F63AA" w:rsidRPr="008A0138">
        <w:rPr>
          <w:rStyle w:val="bash0"/>
        </w:rPr>
        <w:t>test</w:t>
      </w:r>
      <w:proofErr w:type="spellEnd"/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663046">
        <w:instrText xml:space="preserve"> ADDIN ZOTERO_ITEM CSL_CITATION {"citationID":"jVViCEv7","properties":{"formattedCitation":"[18]","plainCitation":"[18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663046" w:rsidRPr="00663046">
        <w:rPr>
          <w:rFonts w:cs="Times New Roman"/>
        </w:rPr>
        <w:t>[18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663046">
        <w:instrText xml:space="preserve"> ADDIN ZOTERO_ITEM CSL_CITATION {"citationID":"yM2sjguy","properties":{"formattedCitation":"[16; 15; 9]","plainCitation":"[16; 15; 9]","noteIndex":0},"citationItems":[{"id":19,"uris":["http://zotero.org/users/local/ccYgADcV/items/YF3FVSSN"],"itemData":{"id":19,"type":"webpage","language":"en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uthor":[{"family":"dfedorov.spb.ru","given":""}],"accessed":{"date-parts":[["2024",7,21]]}}}],"schema":"https://github.com/citation-style-language/schema/raw/master/csl-citation.json"} </w:instrText>
      </w:r>
      <w:r w:rsidR="00AF2C64">
        <w:fldChar w:fldCharType="separate"/>
      </w:r>
      <w:r w:rsidR="00663046" w:rsidRPr="00663046">
        <w:rPr>
          <w:rFonts w:cs="Times New Roman"/>
        </w:rPr>
        <w:t>[16; 15; 9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разбиен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м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озвраща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summary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игер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.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орректн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proofErr w:type="gram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&gt;= </w:t>
      </w:r>
      <w:r w:rsidRPr="003A06CC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3A06CC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A479FDA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_train</w:t>
      </w:r>
      <w:proofErr w:type="spellEnd"/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</w:t>
      </w:r>
      <w:proofErr w:type="spellEnd"/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верка</w:t>
      </w:r>
      <w:proofErr w:type="spellEnd"/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нны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с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м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айдё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Удал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ы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з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сета</w:t>
      </w:r>
      <w:proofErr w:type="spellEnd"/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B3C8954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1C6D204D" w14:textId="77777777" w:rsidR="008A0138" w:rsidRPr="003A06CC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53" w:name="_Toc172787049"/>
      <w:proofErr w:type="spellStart"/>
      <w:r w:rsidRPr="00C005CC">
        <w:rPr>
          <w:lang w:val="en-US"/>
        </w:rPr>
        <w:t>Функция</w:t>
      </w:r>
      <w:proofErr w:type="spellEnd"/>
      <w:r w:rsidRPr="00C005CC">
        <w:rPr>
          <w:lang w:val="en-US"/>
        </w:rPr>
        <w:t xml:space="preserve"> </w:t>
      </w:r>
      <w:proofErr w:type="spellStart"/>
      <w:r w:rsidRPr="00C005CC">
        <w:rPr>
          <w:lang w:val="en-US"/>
        </w:rPr>
        <w:t>кросс-валидации</w:t>
      </w:r>
      <w:bookmarkEnd w:id="53"/>
      <w:proofErr w:type="spellEnd"/>
    </w:p>
    <w:p w14:paraId="16777F26" w14:textId="34E6A06E" w:rsidR="008A0138" w:rsidRPr="004230EA" w:rsidRDefault="00496AB6" w:rsidP="008A0138">
      <w:r>
        <w:t xml:space="preserve">Функция кросс-валидации обучает модель на </w:t>
      </w:r>
      <w:proofErr w:type="spellStart"/>
      <w:r w:rsidRPr="00496AB6">
        <w:rPr>
          <w:rStyle w:val="bash0"/>
        </w:rPr>
        <w:t>train</w:t>
      </w:r>
      <w:proofErr w:type="spellEnd"/>
      <w:r w:rsidRPr="00496AB6">
        <w:t xml:space="preserve"> </w:t>
      </w:r>
      <w:r>
        <w:t xml:space="preserve">данных и выполняет предсказание на </w:t>
      </w:r>
      <w:proofErr w:type="spellStart"/>
      <w:r w:rsidRPr="00044ABD">
        <w:rPr>
          <w:rStyle w:val="bash0"/>
        </w:rPr>
        <w:t>test</w:t>
      </w:r>
      <w:proofErr w:type="spellEnd"/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proofErr w:type="spellStart"/>
      <w:r w:rsidR="00A855AC" w:rsidRPr="00A855AC">
        <w:rPr>
          <w:rStyle w:val="bash0"/>
        </w:rPr>
        <w:t>train</w:t>
      </w:r>
      <w:proofErr w:type="spellEnd"/>
      <w:r w:rsidR="00A855AC" w:rsidRPr="00A855AC">
        <w:t xml:space="preserve"> </w:t>
      </w:r>
      <w:r w:rsidR="00A855AC">
        <w:t xml:space="preserve">и </w:t>
      </w:r>
      <w:proofErr w:type="spellStart"/>
      <w:r w:rsidR="00A855AC" w:rsidRPr="00A855AC">
        <w:rPr>
          <w:rStyle w:val="bash0"/>
        </w:rPr>
        <w:t>test</w:t>
      </w:r>
      <w:proofErr w:type="spellEnd"/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proofErr w:type="spellStart"/>
      <w:r w:rsidR="00044ABD" w:rsidRPr="00044ABD">
        <w:rPr>
          <w:rStyle w:val="bash0"/>
        </w:rPr>
        <w:t>type_split</w:t>
      </w:r>
      <w:proofErr w:type="spellEnd"/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</w:t>
      </w:r>
      <w:proofErr w:type="spellStart"/>
      <w:r w:rsidR="00044ABD">
        <w:t>таргет</w:t>
      </w:r>
      <w:r w:rsidR="00A855AC">
        <w:t>а</w:t>
      </w:r>
      <w:proofErr w:type="spellEnd"/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proofErr w:type="spellStart"/>
      <w:r w:rsidR="00A855AC" w:rsidRPr="00A855AC">
        <w:rPr>
          <w:rStyle w:val="bash0"/>
        </w:rPr>
        <w:t>currency</w:t>
      </w:r>
      <w:proofErr w:type="spellEnd"/>
      <w:r w:rsidR="00A855AC">
        <w:t xml:space="preserve">. Чтобы была информация о ходе процесса, данные выводятся с помощью команды </w:t>
      </w:r>
      <w:proofErr w:type="spellStart"/>
      <w:r w:rsidR="00A855AC" w:rsidRPr="00A855AC">
        <w:rPr>
          <w:rStyle w:val="bash0"/>
        </w:rPr>
        <w:t>print</w:t>
      </w:r>
      <w:proofErr w:type="spellEnd"/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proofErr w:type="spellStart"/>
      <w:r w:rsidR="005C04D7" w:rsidRPr="005C04D7">
        <w:rPr>
          <w:rStyle w:val="bash0"/>
        </w:rPr>
        <w:t>cv_info</w:t>
      </w:r>
      <w:proofErr w:type="spellEnd"/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54" w:name="_Hlk172798448"/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54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иру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bookmarkStart w:id="55" w:name="_Hlk172622986"/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55"/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рос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56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56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я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уч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одель</w:t>
      </w:r>
      <w:proofErr w:type="spellEnd"/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полн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едикт</w:t>
      </w:r>
      <w:proofErr w:type="spellEnd"/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3A06CC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3A06CC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proofErr w:type="gramStart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proofErr w:type="gram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{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3A06CC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spellStart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ю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57" w:name="_Toc172787050"/>
      <w:r w:rsidRPr="00554971">
        <w:t>Создание модели и дата фрейма для хранения результатов кросс-валидации</w:t>
      </w:r>
      <w:bookmarkEnd w:id="57"/>
    </w:p>
    <w:p w14:paraId="4C0EAB95" w14:textId="7EB811B2" w:rsidR="00335928" w:rsidRPr="00554971" w:rsidRDefault="00335928" w:rsidP="00335928">
      <w:r>
        <w:t xml:space="preserve">Создадим модель </w:t>
      </w:r>
      <w:proofErr w:type="gramStart"/>
      <w:r>
        <w:t>машинного обучения</w:t>
      </w:r>
      <w:proofErr w:type="gramEnd"/>
      <w:r>
        <w:t xml:space="preserve"> которая будет использоваться при кросс-валидации, а также дата фрейм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quared_erro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нов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</w:t>
      </w:r>
      <w:proofErr w:type="spellEnd"/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атисти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и</w:t>
      </w:r>
      <w:proofErr w:type="spellEnd"/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58" w:name="_Toc172787051"/>
      <w:proofErr w:type="spellStart"/>
      <w:r w:rsidRPr="00554971">
        <w:rPr>
          <w:lang w:val="en-US"/>
        </w:rPr>
        <w:t>Кросс-валидация</w:t>
      </w:r>
      <w:proofErr w:type="spellEnd"/>
      <w:r w:rsidRPr="00554971">
        <w:rPr>
          <w:lang w:val="en-US"/>
        </w:rPr>
        <w:t xml:space="preserve"> </w:t>
      </w:r>
      <w:proofErr w:type="spellStart"/>
      <w:r w:rsidRPr="00554971">
        <w:rPr>
          <w:lang w:val="en-US"/>
        </w:rPr>
        <w:t>данных</w:t>
      </w:r>
      <w:bookmarkEnd w:id="58"/>
      <w:proofErr w:type="spellEnd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403A15A3" w:rsidR="00D65F24" w:rsidRPr="00D65F24" w:rsidRDefault="00D65F24" w:rsidP="00D65F24">
      <w:r>
        <w:t xml:space="preserve">Оцениваться качество работы модели будет по метрике </w:t>
      </w:r>
      <w:proofErr w:type="spellStart"/>
      <w:r w:rsidRPr="00151ED9">
        <w:rPr>
          <w:rStyle w:val="bash0"/>
        </w:rPr>
        <w:t>mape</w:t>
      </w:r>
      <w:proofErr w:type="spellEnd"/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151ED9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151ED9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59" w:name="_Toc172787052"/>
      <w:r w:rsidRPr="00E16D3B">
        <w:lastRenderedPageBreak/>
        <w:t xml:space="preserve">С </w:t>
      </w:r>
      <w:proofErr w:type="spellStart"/>
      <w:r w:rsidRPr="00E16D3B">
        <w:t>шагом</w:t>
      </w:r>
      <w:proofErr w:type="spellEnd"/>
      <w:r w:rsidRPr="00E16D3B">
        <w:t xml:space="preserve"> в </w:t>
      </w:r>
      <w:proofErr w:type="spellStart"/>
      <w:r w:rsidRPr="00E16D3B">
        <w:t>год</w:t>
      </w:r>
      <w:bookmarkEnd w:id="59"/>
      <w:proofErr w:type="spellEnd"/>
    </w:p>
    <w:p w14:paraId="6D3924EA" w14:textId="69DFEDF5" w:rsidR="00A566EF" w:rsidRPr="001D695B" w:rsidRDefault="00A566EF" w:rsidP="00A566EF">
      <w:bookmarkStart w:id="60" w:name="_Hlk172807923"/>
      <w:bookmarkStart w:id="61" w:name="_Hlk172801856"/>
      <w:r>
        <w:t>Запустим кро</w:t>
      </w:r>
      <w:r w:rsidR="001D695B">
        <w:t xml:space="preserve">сс-валидацию данных </w:t>
      </w:r>
      <w:proofErr w:type="spellStart"/>
      <w:r w:rsidR="001D695B" w:rsidRPr="00391FB2">
        <w:rPr>
          <w:rStyle w:val="bash0"/>
        </w:rPr>
        <w:t>data_loaded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="001D695B" w:rsidRPr="00391FB2">
        <w:rPr>
          <w:rStyle w:val="bash0"/>
        </w:rPr>
        <w:t>rf_model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proofErr w:type="spellStart"/>
      <w:r w:rsidR="00391FB2" w:rsidRPr="00391FB2">
        <w:rPr>
          <w:rStyle w:val="bash0"/>
        </w:rPr>
        <w:t>currency_list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proofErr w:type="spellStart"/>
      <w:r w:rsidR="00391FB2" w:rsidRPr="00391FB2">
        <w:rPr>
          <w:rStyle w:val="bash0"/>
        </w:rPr>
        <w:t>cv_info</w:t>
      </w:r>
      <w:bookmarkEnd w:id="60"/>
      <w:proofErr w:type="spellEnd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1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bookmarkStart w:id="62" w:name="_Hlk172800272"/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62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63" w:name="_Hlk172800699"/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63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33C4B1A2" w:rsidR="000727A6" w:rsidRPr="000727A6" w:rsidRDefault="000727A6" w:rsidP="000727A6">
      <w:bookmarkStart w:id="64" w:name="_Hlk172802281"/>
      <w:r>
        <w:t>В процессе кросс-валидации выводиться информация</w:t>
      </w:r>
      <w:r w:rsidR="006F1188">
        <w:t xml:space="preserve"> для </w:t>
      </w:r>
      <w:proofErr w:type="spellStart"/>
      <w:r w:rsidR="006F1188" w:rsidRPr="006F1188">
        <w:rPr>
          <w:rStyle w:val="bash0"/>
        </w:rPr>
        <w:t>Train</w:t>
      </w:r>
      <w:proofErr w:type="spellEnd"/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 xml:space="preserve">рки, размерность фичей и </w:t>
      </w:r>
      <w:proofErr w:type="spellStart"/>
      <w:r w:rsidR="006F1188">
        <w:t>таргетов</w:t>
      </w:r>
      <w:proofErr w:type="spellEnd"/>
      <w:r w:rsidR="006F1188">
        <w:t>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proofErr w:type="spellStart"/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proofErr w:type="spellEnd"/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F118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64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3A06CC" w:rsidRDefault="00E16D3B" w:rsidP="00E16D3B">
      <w:pPr>
        <w:pStyle w:val="TXT1"/>
        <w:rPr>
          <w:lang w:val="ru-RU"/>
        </w:rPr>
      </w:pPr>
      <w:bookmarkStart w:id="65" w:name="_Hlk172801289"/>
      <w:proofErr w:type="gramStart"/>
      <w:r w:rsidRPr="00E16D3B">
        <w:t>Train</w:t>
      </w:r>
      <w:bookmarkEnd w:id="65"/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bookmarkStart w:id="66" w:name="_Hlk172801313"/>
      <w:r w:rsidRPr="00E16D3B">
        <w:t>Test</w:t>
      </w:r>
      <w:bookmarkEnd w:id="66"/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0803D2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2B63677" w14:textId="77777777" w:rsidR="00E16D3B" w:rsidRPr="003A06CC" w:rsidRDefault="00E16D3B" w:rsidP="00E16D3B">
      <w:pPr>
        <w:pStyle w:val="TXT1"/>
        <w:rPr>
          <w:lang w:val="ru-RU"/>
        </w:rPr>
      </w:pPr>
    </w:p>
    <w:p w14:paraId="63544965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3390A38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8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EDF155D" w14:textId="77777777" w:rsidR="00E16D3B" w:rsidRPr="003A06CC" w:rsidRDefault="00E16D3B" w:rsidP="00E16D3B">
      <w:pPr>
        <w:pStyle w:val="TXT1"/>
        <w:rPr>
          <w:lang w:val="ru-RU"/>
        </w:rPr>
      </w:pPr>
    </w:p>
    <w:p w14:paraId="5F437304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39A03F5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2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3A9B841" w14:textId="77777777" w:rsidR="00E16D3B" w:rsidRPr="003A06CC" w:rsidRDefault="00E16D3B" w:rsidP="00E16D3B">
      <w:pPr>
        <w:pStyle w:val="TXT1"/>
        <w:rPr>
          <w:lang w:val="ru-RU"/>
        </w:rPr>
      </w:pPr>
    </w:p>
    <w:p w14:paraId="310E677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10A2F4A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69070A6" w14:textId="77777777" w:rsidR="00E16D3B" w:rsidRPr="003A06CC" w:rsidRDefault="00E16D3B" w:rsidP="00E16D3B">
      <w:pPr>
        <w:pStyle w:val="TXT1"/>
        <w:rPr>
          <w:lang w:val="ru-RU"/>
        </w:rPr>
      </w:pPr>
    </w:p>
    <w:p w14:paraId="7E3E832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F3AF3E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3AC5C68" w14:textId="77777777" w:rsidR="00E16D3B" w:rsidRPr="003A06CC" w:rsidRDefault="00E16D3B" w:rsidP="00E16D3B">
      <w:pPr>
        <w:pStyle w:val="TXT1"/>
        <w:rPr>
          <w:lang w:val="ru-RU"/>
        </w:rPr>
      </w:pPr>
    </w:p>
    <w:p w14:paraId="1661DA0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42F6D72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2A8B003" w14:textId="77777777" w:rsidR="00E16D3B" w:rsidRPr="003A06CC" w:rsidRDefault="00E16D3B" w:rsidP="00E16D3B">
      <w:pPr>
        <w:pStyle w:val="TXT1"/>
        <w:rPr>
          <w:lang w:val="ru-RU"/>
        </w:rPr>
      </w:pPr>
    </w:p>
    <w:p w14:paraId="6C75297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65C3E9C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7EB8E52" w14:textId="77777777" w:rsidR="00E16D3B" w:rsidRPr="003A06CC" w:rsidRDefault="00E16D3B" w:rsidP="00E16D3B">
      <w:pPr>
        <w:pStyle w:val="TXT1"/>
        <w:rPr>
          <w:lang w:val="ru-RU"/>
        </w:rPr>
      </w:pPr>
    </w:p>
    <w:p w14:paraId="12BFA74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5D80E6D8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7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524D213" w14:textId="77777777" w:rsidR="00E16D3B" w:rsidRPr="003A06CC" w:rsidRDefault="00E16D3B" w:rsidP="00E16D3B">
      <w:pPr>
        <w:pStyle w:val="TXT1"/>
        <w:rPr>
          <w:lang w:val="ru-RU"/>
        </w:rPr>
      </w:pPr>
    </w:p>
    <w:p w14:paraId="609BE21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573C84BC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lastRenderedPageBreak/>
        <w:t xml:space="preserve">Ошибка: 0.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7BD02FA" w14:textId="77777777" w:rsidR="00E16D3B" w:rsidRPr="003A06CC" w:rsidRDefault="00E16D3B" w:rsidP="00E16D3B">
      <w:pPr>
        <w:pStyle w:val="TXT1"/>
        <w:rPr>
          <w:lang w:val="ru-RU"/>
        </w:rPr>
      </w:pPr>
    </w:p>
    <w:p w14:paraId="3928132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5172987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0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44F6E36" w14:textId="77777777" w:rsidR="00E16D3B" w:rsidRPr="003A06CC" w:rsidRDefault="00E16D3B" w:rsidP="00E16D3B">
      <w:pPr>
        <w:pStyle w:val="TXT1"/>
        <w:rPr>
          <w:lang w:val="ru-RU"/>
        </w:rPr>
      </w:pPr>
    </w:p>
    <w:p w14:paraId="6643DFD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4EE125E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1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C4377E4" w14:textId="77777777" w:rsidR="00E16D3B" w:rsidRPr="003A06CC" w:rsidRDefault="00E16D3B" w:rsidP="00E16D3B">
      <w:pPr>
        <w:pStyle w:val="TXT1"/>
        <w:rPr>
          <w:lang w:val="ru-RU"/>
        </w:rPr>
      </w:pPr>
    </w:p>
    <w:p w14:paraId="535B3434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6CEE889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6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5FA7FDE" w14:textId="77777777" w:rsidR="00E16D3B" w:rsidRPr="003A06CC" w:rsidRDefault="00E16D3B" w:rsidP="00E16D3B">
      <w:pPr>
        <w:pStyle w:val="TXT1"/>
        <w:rPr>
          <w:lang w:val="ru-RU"/>
        </w:rPr>
      </w:pPr>
    </w:p>
    <w:p w14:paraId="460822E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41305ED9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7B37DA0" w14:textId="77777777" w:rsidR="00E16D3B" w:rsidRPr="003A06CC" w:rsidRDefault="00E16D3B" w:rsidP="00E16D3B">
      <w:pPr>
        <w:pStyle w:val="TXT1"/>
        <w:rPr>
          <w:lang w:val="ru-RU"/>
        </w:rPr>
      </w:pPr>
    </w:p>
    <w:p w14:paraId="3BE7585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533D23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013BFE7" w14:textId="77777777" w:rsidR="00E16D3B" w:rsidRPr="003A06CC" w:rsidRDefault="00E16D3B" w:rsidP="00E16D3B">
      <w:pPr>
        <w:pStyle w:val="TXT1"/>
        <w:rPr>
          <w:lang w:val="ru-RU"/>
        </w:rPr>
      </w:pPr>
    </w:p>
    <w:p w14:paraId="30B5BE6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47578709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6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03E42E87" w14:textId="77777777" w:rsidR="00E16D3B" w:rsidRPr="003A06CC" w:rsidRDefault="00E16D3B" w:rsidP="00E16D3B">
      <w:pPr>
        <w:pStyle w:val="TXT1"/>
        <w:rPr>
          <w:lang w:val="ru-RU"/>
        </w:rPr>
      </w:pPr>
    </w:p>
    <w:p w14:paraId="63D9A4B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2F91F39A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0D3B27FA" w14:textId="77777777" w:rsidR="00E16D3B" w:rsidRPr="003A06CC" w:rsidRDefault="00E16D3B" w:rsidP="00E16D3B">
      <w:pPr>
        <w:pStyle w:val="TXT1"/>
        <w:rPr>
          <w:lang w:val="ru-RU"/>
        </w:rPr>
      </w:pPr>
    </w:p>
    <w:p w14:paraId="31794AC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1537A86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3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343B8DB" w14:textId="77777777" w:rsidR="00E16D3B" w:rsidRPr="003A06CC" w:rsidRDefault="00E16D3B" w:rsidP="00E16D3B">
      <w:pPr>
        <w:pStyle w:val="TXT1"/>
        <w:rPr>
          <w:lang w:val="ru-RU"/>
        </w:rPr>
      </w:pPr>
    </w:p>
    <w:p w14:paraId="281769B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253EBE1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30F2576" w14:textId="77777777" w:rsidR="00E16D3B" w:rsidRPr="003A06CC" w:rsidRDefault="00E16D3B" w:rsidP="00E16D3B">
      <w:pPr>
        <w:pStyle w:val="TXT1"/>
        <w:rPr>
          <w:lang w:val="ru-RU"/>
        </w:rPr>
      </w:pPr>
    </w:p>
    <w:p w14:paraId="271D070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1FA40F7C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7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3F2BD65" w14:textId="77777777" w:rsidR="00E16D3B" w:rsidRPr="003A06CC" w:rsidRDefault="00E16D3B" w:rsidP="00E16D3B">
      <w:pPr>
        <w:pStyle w:val="TXT1"/>
        <w:rPr>
          <w:lang w:val="ru-RU"/>
        </w:rPr>
      </w:pPr>
    </w:p>
    <w:p w14:paraId="4258B21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5FB60E6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9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6544A28" w14:textId="77777777" w:rsidR="00E16D3B" w:rsidRPr="003A06CC" w:rsidRDefault="00E16D3B" w:rsidP="00E16D3B">
      <w:pPr>
        <w:pStyle w:val="TXT1"/>
        <w:rPr>
          <w:lang w:val="ru-RU"/>
        </w:rPr>
      </w:pPr>
    </w:p>
    <w:p w14:paraId="4AADC33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0726D0E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729D38F" w14:textId="77777777" w:rsidR="00E16D3B" w:rsidRPr="003A06CC" w:rsidRDefault="00E16D3B" w:rsidP="00E16D3B">
      <w:pPr>
        <w:pStyle w:val="TXT1"/>
        <w:rPr>
          <w:lang w:val="ru-RU"/>
        </w:rPr>
      </w:pPr>
    </w:p>
    <w:p w14:paraId="1AA60F6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6FA8F4F2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6.3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FC9D9A8" w14:textId="77777777" w:rsidR="00E16D3B" w:rsidRPr="003A06CC" w:rsidRDefault="00E16D3B" w:rsidP="00E16D3B">
      <w:pPr>
        <w:pStyle w:val="TXT1"/>
        <w:rPr>
          <w:lang w:val="ru-RU"/>
        </w:rPr>
      </w:pPr>
    </w:p>
    <w:p w14:paraId="3DAFD1A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1D0BDD4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B3490D5" w14:textId="77777777" w:rsidR="00E16D3B" w:rsidRPr="003A06CC" w:rsidRDefault="00E16D3B" w:rsidP="00E16D3B">
      <w:pPr>
        <w:pStyle w:val="TXT1"/>
        <w:rPr>
          <w:lang w:val="ru-RU"/>
        </w:rPr>
      </w:pPr>
    </w:p>
    <w:p w14:paraId="5AA5236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0C4B1E9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8E0BB2E" w14:textId="77777777" w:rsidR="00E16D3B" w:rsidRPr="003A06CC" w:rsidRDefault="00E16D3B" w:rsidP="00E16D3B">
      <w:pPr>
        <w:pStyle w:val="TXT1"/>
        <w:rPr>
          <w:lang w:val="ru-RU"/>
        </w:rPr>
      </w:pPr>
    </w:p>
    <w:p w14:paraId="20799C05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74632A2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B551F2B" w14:textId="77777777" w:rsidR="00E16D3B" w:rsidRPr="003A06CC" w:rsidRDefault="00E16D3B" w:rsidP="00E16D3B">
      <w:pPr>
        <w:pStyle w:val="TXT1"/>
        <w:rPr>
          <w:lang w:val="ru-RU"/>
        </w:rPr>
      </w:pPr>
    </w:p>
    <w:p w14:paraId="2B9977F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399CBD5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0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D186E53" w14:textId="77777777" w:rsidR="00E16D3B" w:rsidRPr="003A06CC" w:rsidRDefault="00E16D3B" w:rsidP="00E16D3B">
      <w:pPr>
        <w:pStyle w:val="TXT1"/>
        <w:rPr>
          <w:lang w:val="ru-RU"/>
        </w:rPr>
      </w:pPr>
    </w:p>
    <w:p w14:paraId="3D4D371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646B456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1811850" w14:textId="77777777" w:rsidR="00E16D3B" w:rsidRPr="003A06CC" w:rsidRDefault="00E16D3B" w:rsidP="00E16D3B">
      <w:pPr>
        <w:pStyle w:val="TXT1"/>
        <w:rPr>
          <w:lang w:val="ru-RU"/>
        </w:rPr>
      </w:pPr>
    </w:p>
    <w:p w14:paraId="008EA37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7B20A23A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DFC8129" w14:textId="77777777" w:rsidR="00E16D3B" w:rsidRPr="003A06CC" w:rsidRDefault="00E16D3B" w:rsidP="00E16D3B">
      <w:pPr>
        <w:pStyle w:val="TXT1"/>
        <w:rPr>
          <w:lang w:val="ru-RU"/>
        </w:rPr>
      </w:pPr>
    </w:p>
    <w:p w14:paraId="4AF3CB19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05C369AF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4BA0BC2" w14:textId="77777777" w:rsidR="00E16D3B" w:rsidRPr="003A06CC" w:rsidRDefault="00E16D3B" w:rsidP="00E16D3B">
      <w:pPr>
        <w:pStyle w:val="TXT1"/>
        <w:rPr>
          <w:lang w:val="ru-RU"/>
        </w:rPr>
      </w:pPr>
    </w:p>
    <w:p w14:paraId="6061D94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24D8934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5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3966CD3" w14:textId="77777777" w:rsidR="00E16D3B" w:rsidRPr="003A06CC" w:rsidRDefault="00E16D3B" w:rsidP="00E16D3B">
      <w:pPr>
        <w:pStyle w:val="TXT1"/>
        <w:rPr>
          <w:lang w:val="ru-RU"/>
        </w:rPr>
      </w:pPr>
    </w:p>
    <w:p w14:paraId="5CD99B5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232842E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A9B4E8A" w14:textId="77777777" w:rsidR="00E16D3B" w:rsidRPr="003A06CC" w:rsidRDefault="00E16D3B" w:rsidP="00E16D3B">
      <w:pPr>
        <w:pStyle w:val="TXT1"/>
        <w:rPr>
          <w:lang w:val="ru-RU"/>
        </w:rPr>
      </w:pPr>
    </w:p>
    <w:p w14:paraId="1320EDE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7154AF9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9.7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8E0C516" w14:textId="77777777" w:rsidR="00E16D3B" w:rsidRPr="003A06CC" w:rsidRDefault="00E16D3B" w:rsidP="00E16D3B">
      <w:pPr>
        <w:pStyle w:val="TXT1"/>
        <w:rPr>
          <w:lang w:val="ru-RU"/>
        </w:rPr>
      </w:pPr>
    </w:p>
    <w:p w14:paraId="41F5D4C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0EF1A75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4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7ACCF60" w14:textId="77777777" w:rsidR="00E16D3B" w:rsidRPr="003A06CC" w:rsidRDefault="00E16D3B" w:rsidP="00E16D3B">
      <w:pPr>
        <w:pStyle w:val="TXT1"/>
        <w:rPr>
          <w:lang w:val="ru-RU"/>
        </w:rPr>
      </w:pPr>
    </w:p>
    <w:p w14:paraId="6B9C86D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6EEEC93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9A92ED9" w14:textId="77777777" w:rsidR="00E16D3B" w:rsidRPr="003A06CC" w:rsidRDefault="00E16D3B" w:rsidP="00E16D3B">
      <w:pPr>
        <w:pStyle w:val="TXT1"/>
        <w:rPr>
          <w:lang w:val="ru-RU"/>
        </w:rPr>
      </w:pPr>
    </w:p>
    <w:p w14:paraId="4A7710C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4CB62E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99D419C" w14:textId="77777777" w:rsidR="00E16D3B" w:rsidRPr="003A06CC" w:rsidRDefault="00E16D3B" w:rsidP="00E16D3B">
      <w:pPr>
        <w:pStyle w:val="TXT1"/>
        <w:rPr>
          <w:lang w:val="ru-RU"/>
        </w:rPr>
      </w:pPr>
    </w:p>
    <w:p w14:paraId="40EAB86A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07B1A3F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7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4EAD11B" w14:textId="77777777" w:rsidR="00E16D3B" w:rsidRPr="003A06CC" w:rsidRDefault="00E16D3B" w:rsidP="00E16D3B">
      <w:pPr>
        <w:pStyle w:val="TXT1"/>
        <w:rPr>
          <w:lang w:val="ru-RU"/>
        </w:rPr>
      </w:pPr>
    </w:p>
    <w:p w14:paraId="7F64C502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57E6D38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D4D371C" w14:textId="77777777" w:rsidR="00E16D3B" w:rsidRPr="003A06CC" w:rsidRDefault="00E16D3B" w:rsidP="00E16D3B">
      <w:pPr>
        <w:pStyle w:val="TXT1"/>
        <w:rPr>
          <w:lang w:val="ru-RU"/>
        </w:rPr>
      </w:pPr>
    </w:p>
    <w:p w14:paraId="264803F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33CBF51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2854FB7" w14:textId="77777777" w:rsidR="00E16D3B" w:rsidRPr="003A06CC" w:rsidRDefault="00E16D3B" w:rsidP="00E16D3B">
      <w:pPr>
        <w:pStyle w:val="TXT1"/>
        <w:rPr>
          <w:lang w:val="ru-RU"/>
        </w:rPr>
      </w:pPr>
    </w:p>
    <w:p w14:paraId="3F4FDE5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7611BF0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2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1D9EF9F" w14:textId="77777777" w:rsidR="00E16D3B" w:rsidRPr="003A06CC" w:rsidRDefault="00E16D3B" w:rsidP="00E16D3B">
      <w:pPr>
        <w:pStyle w:val="TXT1"/>
        <w:rPr>
          <w:lang w:val="ru-RU"/>
        </w:rPr>
      </w:pPr>
    </w:p>
    <w:p w14:paraId="40CA614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2F02DBAD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BB2517E" w14:textId="77777777" w:rsidR="00E16D3B" w:rsidRPr="003A06CC" w:rsidRDefault="00E16D3B" w:rsidP="00E16D3B">
      <w:pPr>
        <w:pStyle w:val="TXT1"/>
        <w:rPr>
          <w:lang w:val="ru-RU"/>
        </w:rPr>
      </w:pPr>
    </w:p>
    <w:p w14:paraId="22ED19D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7D059A2E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2.7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AF8DCAE" w14:textId="77777777" w:rsidR="00E16D3B" w:rsidRPr="003A06CC" w:rsidRDefault="00E16D3B" w:rsidP="00E16D3B">
      <w:pPr>
        <w:pStyle w:val="TXT1"/>
        <w:rPr>
          <w:lang w:val="ru-RU"/>
        </w:rPr>
      </w:pPr>
    </w:p>
    <w:p w14:paraId="1836F6B9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0FA3E62F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7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DC25DC9" w14:textId="77777777" w:rsidR="00E16D3B" w:rsidRPr="003A06CC" w:rsidRDefault="00E16D3B" w:rsidP="00E16D3B">
      <w:pPr>
        <w:pStyle w:val="TXT1"/>
        <w:rPr>
          <w:lang w:val="ru-RU"/>
        </w:rPr>
      </w:pPr>
    </w:p>
    <w:p w14:paraId="4494B126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175CE370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2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18DF0FD" w14:textId="77777777" w:rsidR="00E16D3B" w:rsidRPr="003A06CC" w:rsidRDefault="00E16D3B" w:rsidP="00E16D3B">
      <w:pPr>
        <w:pStyle w:val="TXT1"/>
        <w:rPr>
          <w:lang w:val="ru-RU"/>
        </w:rPr>
      </w:pPr>
    </w:p>
    <w:p w14:paraId="1D6307AF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7B2A7C05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7E4B58B" w14:textId="77777777" w:rsidR="00E16D3B" w:rsidRPr="003A06CC" w:rsidRDefault="00E16D3B" w:rsidP="00E16D3B">
      <w:pPr>
        <w:pStyle w:val="TXT1"/>
        <w:rPr>
          <w:lang w:val="ru-RU"/>
        </w:rPr>
      </w:pPr>
    </w:p>
    <w:p w14:paraId="0C15545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29523679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2008CC2" w14:textId="77777777" w:rsidR="00E16D3B" w:rsidRPr="003A06CC" w:rsidRDefault="00E16D3B" w:rsidP="00E16D3B">
      <w:pPr>
        <w:pStyle w:val="TXT1"/>
        <w:rPr>
          <w:lang w:val="ru-RU"/>
        </w:rPr>
      </w:pPr>
    </w:p>
    <w:p w14:paraId="7A24CF4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7130F11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7D9D1960" w14:textId="77777777" w:rsidR="00E16D3B" w:rsidRPr="003A06CC" w:rsidRDefault="00E16D3B" w:rsidP="00E16D3B">
      <w:pPr>
        <w:pStyle w:val="TXT1"/>
        <w:rPr>
          <w:lang w:val="ru-RU"/>
        </w:rPr>
      </w:pPr>
    </w:p>
    <w:p w14:paraId="0EE36FF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464BF6F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B4ECC41" w14:textId="77777777" w:rsidR="00E16D3B" w:rsidRPr="003A06CC" w:rsidRDefault="00E16D3B" w:rsidP="00E16D3B">
      <w:pPr>
        <w:pStyle w:val="TXT1"/>
        <w:rPr>
          <w:lang w:val="ru-RU"/>
        </w:rPr>
      </w:pPr>
    </w:p>
    <w:p w14:paraId="48FEC7F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714AD773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F384CDD" w14:textId="77777777" w:rsidR="00E16D3B" w:rsidRPr="003A06CC" w:rsidRDefault="00E16D3B" w:rsidP="00E16D3B">
      <w:pPr>
        <w:pStyle w:val="TXT1"/>
        <w:rPr>
          <w:lang w:val="ru-RU"/>
        </w:rPr>
      </w:pPr>
    </w:p>
    <w:p w14:paraId="0DE99E51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566B4FB5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1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6DDDBB20" w14:textId="77777777" w:rsidR="00E16D3B" w:rsidRPr="003A06CC" w:rsidRDefault="00E16D3B" w:rsidP="00E16D3B">
      <w:pPr>
        <w:pStyle w:val="TXT1"/>
        <w:rPr>
          <w:lang w:val="ru-RU"/>
        </w:rPr>
      </w:pPr>
    </w:p>
    <w:p w14:paraId="6E60BBCD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10118702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7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0B7521FC" w14:textId="77777777" w:rsidR="00E16D3B" w:rsidRPr="003A06CC" w:rsidRDefault="00E16D3B" w:rsidP="00E16D3B">
      <w:pPr>
        <w:pStyle w:val="TXT1"/>
        <w:rPr>
          <w:lang w:val="ru-RU"/>
        </w:rPr>
      </w:pPr>
    </w:p>
    <w:p w14:paraId="27A57440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526,)), </w:t>
      </w:r>
      <w:r w:rsidRPr="00E16D3B">
        <w:t>Test</w:t>
      </w:r>
      <w:r w:rsidRPr="003A06CC">
        <w:rPr>
          <w:lang w:val="ru-RU"/>
        </w:rPr>
        <w:t xml:space="preserve">(10.01.2013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11697B77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16B25142" w14:textId="77777777" w:rsidR="00E16D3B" w:rsidRPr="003A06CC" w:rsidRDefault="00E16D3B" w:rsidP="00E16D3B">
      <w:pPr>
        <w:pStyle w:val="TXT1"/>
        <w:rPr>
          <w:lang w:val="ru-RU"/>
        </w:rPr>
      </w:pPr>
    </w:p>
    <w:p w14:paraId="51E4205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3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758,)), </w:t>
      </w:r>
      <w:r w:rsidRPr="00E16D3B">
        <w:t>Test</w:t>
      </w:r>
      <w:r w:rsidRPr="003A06CC">
        <w:rPr>
          <w:lang w:val="ru-RU"/>
        </w:rPr>
        <w:t xml:space="preserve">(10.01.2014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37B8F7B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6.4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E038F47" w14:textId="77777777" w:rsidR="00E16D3B" w:rsidRPr="003A06CC" w:rsidRDefault="00E16D3B" w:rsidP="00E16D3B">
      <w:pPr>
        <w:pStyle w:val="TXT1"/>
        <w:rPr>
          <w:lang w:val="ru-RU"/>
        </w:rPr>
      </w:pPr>
    </w:p>
    <w:p w14:paraId="799C7D4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4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1991,)), </w:t>
      </w:r>
      <w:r w:rsidRPr="00E16D3B">
        <w:t>Test</w:t>
      </w:r>
      <w:r w:rsidRPr="003A06CC">
        <w:rPr>
          <w:lang w:val="ru-RU"/>
        </w:rPr>
        <w:t xml:space="preserve">(13.01.2015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1,)), </w:t>
      </w:r>
    </w:p>
    <w:p w14:paraId="037F92AC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2.0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02A7DAA" w14:textId="77777777" w:rsidR="00E16D3B" w:rsidRPr="003A06CC" w:rsidRDefault="00E16D3B" w:rsidP="00E16D3B">
      <w:pPr>
        <w:pStyle w:val="TXT1"/>
        <w:rPr>
          <w:lang w:val="ru-RU"/>
        </w:rPr>
      </w:pPr>
    </w:p>
    <w:p w14:paraId="0923D0E8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5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22,)), </w:t>
      </w:r>
      <w:r w:rsidRPr="00E16D3B">
        <w:t>Test</w:t>
      </w:r>
      <w:r w:rsidRPr="003A06CC">
        <w:rPr>
          <w:lang w:val="ru-RU"/>
        </w:rPr>
        <w:t xml:space="preserve">(12.01.201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E120835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54D1AE5F" w14:textId="77777777" w:rsidR="00E16D3B" w:rsidRPr="003A06CC" w:rsidRDefault="00E16D3B" w:rsidP="00E16D3B">
      <w:pPr>
        <w:pStyle w:val="TXT1"/>
        <w:rPr>
          <w:lang w:val="ru-RU"/>
        </w:rPr>
      </w:pPr>
    </w:p>
    <w:p w14:paraId="0B1B598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6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454,)), </w:t>
      </w:r>
      <w:r w:rsidRPr="00E16D3B">
        <w:t>Test</w:t>
      </w:r>
      <w:r w:rsidRPr="003A06CC">
        <w:rPr>
          <w:lang w:val="ru-RU"/>
        </w:rPr>
        <w:t xml:space="preserve">(10.01.2017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3346D39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6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F30BE4C" w14:textId="77777777" w:rsidR="00E16D3B" w:rsidRPr="003A06CC" w:rsidRDefault="00E16D3B" w:rsidP="00E16D3B">
      <w:pPr>
        <w:pStyle w:val="TXT1"/>
        <w:rPr>
          <w:lang w:val="ru-RU"/>
        </w:rPr>
      </w:pPr>
    </w:p>
    <w:p w14:paraId="4C012D0B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17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686,)), </w:t>
      </w:r>
      <w:r w:rsidRPr="00E16D3B">
        <w:t>Test</w:t>
      </w:r>
      <w:r w:rsidRPr="003A06CC">
        <w:rPr>
          <w:lang w:val="ru-RU"/>
        </w:rPr>
        <w:t xml:space="preserve">(10.01.2018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7,)), </w:t>
      </w:r>
    </w:p>
    <w:p w14:paraId="6429EB1E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1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72DBBDC" w14:textId="77777777" w:rsidR="00E16D3B" w:rsidRPr="003A06CC" w:rsidRDefault="00E16D3B" w:rsidP="00E16D3B">
      <w:pPr>
        <w:pStyle w:val="TXT1"/>
        <w:rPr>
          <w:lang w:val="ru-RU"/>
        </w:rPr>
      </w:pPr>
    </w:p>
    <w:p w14:paraId="708CB837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12.2018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913,)), </w:t>
      </w:r>
      <w:r w:rsidRPr="00E16D3B">
        <w:t>Test</w:t>
      </w:r>
      <w:r w:rsidRPr="003A06CC">
        <w:rPr>
          <w:lang w:val="ru-RU"/>
        </w:rPr>
        <w:t xml:space="preserve">(10.01.2019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2,)), </w:t>
      </w:r>
    </w:p>
    <w:p w14:paraId="61841941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23C9B572" w14:textId="77777777" w:rsidR="00E16D3B" w:rsidRPr="003A06CC" w:rsidRDefault="00E16D3B" w:rsidP="00E16D3B">
      <w:pPr>
        <w:pStyle w:val="TXT1"/>
        <w:rPr>
          <w:lang w:val="ru-RU"/>
        </w:rPr>
      </w:pPr>
    </w:p>
    <w:p w14:paraId="0C42A04C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19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145,)), </w:t>
      </w:r>
      <w:r w:rsidRPr="00E16D3B">
        <w:t>Test</w:t>
      </w:r>
      <w:r w:rsidRPr="003A06CC">
        <w:rPr>
          <w:lang w:val="ru-RU"/>
        </w:rPr>
        <w:t xml:space="preserve">(10.01.2020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25,)), </w:t>
      </w:r>
    </w:p>
    <w:p w14:paraId="730C3AD4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3739D233" w14:textId="77777777" w:rsidR="00E16D3B" w:rsidRPr="003A06CC" w:rsidRDefault="00E16D3B" w:rsidP="00E16D3B">
      <w:pPr>
        <w:pStyle w:val="TXT1"/>
        <w:rPr>
          <w:lang w:val="ru-RU"/>
        </w:rPr>
      </w:pPr>
    </w:p>
    <w:p w14:paraId="4041B9AE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0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370,)), </w:t>
      </w:r>
      <w:r w:rsidRPr="00E16D3B">
        <w:t>Test</w:t>
      </w:r>
      <w:r w:rsidRPr="003A06CC">
        <w:rPr>
          <w:lang w:val="ru-RU"/>
        </w:rPr>
        <w:t xml:space="preserve">(12.01.2021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33,)), </w:t>
      </w:r>
    </w:p>
    <w:p w14:paraId="347D292B" w14:textId="77777777" w:rsidR="00E16D3B" w:rsidRPr="003A06CC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3A06CC">
        <w:rPr>
          <w:lang w:val="ru-RU"/>
        </w:rPr>
        <w:t>_</w:t>
      </w:r>
      <w:r w:rsidRPr="00E16D3B">
        <w:t>rub</w:t>
      </w:r>
    </w:p>
    <w:p w14:paraId="40A1321C" w14:textId="77777777" w:rsidR="00E16D3B" w:rsidRPr="003A06CC" w:rsidRDefault="00E16D3B" w:rsidP="00E16D3B">
      <w:pPr>
        <w:pStyle w:val="TXT1"/>
        <w:rPr>
          <w:lang w:val="ru-RU"/>
        </w:rPr>
      </w:pPr>
    </w:p>
    <w:p w14:paraId="030C2DB3" w14:textId="77777777" w:rsidR="00E16D3B" w:rsidRPr="003A06CC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3603,)), </w:t>
      </w:r>
      <w:r w:rsidRPr="00E16D3B">
        <w:t>Test</w:t>
      </w:r>
      <w:r w:rsidRPr="003A06CC">
        <w:rPr>
          <w:lang w:val="ru-RU"/>
        </w:rPr>
        <w:t xml:space="preserve">(11.01.2022-30.12.2022, </w:t>
      </w:r>
      <w:r w:rsidRPr="00E16D3B">
        <w:t>X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 14), </w:t>
      </w:r>
      <w:r w:rsidRPr="00E16D3B">
        <w:t>y</w:t>
      </w:r>
      <w:r w:rsidRPr="003A06CC">
        <w:rPr>
          <w:lang w:val="ru-RU"/>
        </w:rPr>
        <w:t>.</w:t>
      </w:r>
      <w:r w:rsidRPr="00E16D3B">
        <w:t>shape</w:t>
      </w:r>
      <w:r w:rsidRPr="003A06CC">
        <w:rPr>
          <w:lang w:val="ru-RU"/>
        </w:rPr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2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67" w:name="_Toc172787053"/>
      <w:r w:rsidRPr="002127C2">
        <w:t xml:space="preserve">С </w:t>
      </w:r>
      <w:proofErr w:type="spellStart"/>
      <w:r w:rsidRPr="002127C2">
        <w:t>шагом</w:t>
      </w:r>
      <w:proofErr w:type="spellEnd"/>
      <w:r w:rsidRPr="002127C2">
        <w:t xml:space="preserve"> в </w:t>
      </w:r>
      <w:proofErr w:type="spellStart"/>
      <w:r w:rsidRPr="002127C2">
        <w:t>квартал</w:t>
      </w:r>
      <w:bookmarkEnd w:id="67"/>
      <w:proofErr w:type="spellEnd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0D9E738" w14:textId="670CDE6F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0DD12A3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C4C482F" w14:textId="77777777" w:rsidR="002127C2" w:rsidRPr="003A06CC" w:rsidRDefault="002127C2" w:rsidP="002127C2">
      <w:pPr>
        <w:pStyle w:val="TXT1"/>
        <w:rPr>
          <w:lang w:val="ru-RU"/>
        </w:rPr>
      </w:pPr>
    </w:p>
    <w:p w14:paraId="0579F74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330F840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2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549E832" w14:textId="77777777" w:rsidR="002127C2" w:rsidRPr="003A06CC" w:rsidRDefault="002127C2" w:rsidP="002127C2">
      <w:pPr>
        <w:pStyle w:val="TXT1"/>
        <w:rPr>
          <w:lang w:val="ru-RU"/>
        </w:rPr>
      </w:pPr>
    </w:p>
    <w:p w14:paraId="2F5DC19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3AD7DE2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673198D" w14:textId="77777777" w:rsidR="002127C2" w:rsidRPr="003A06CC" w:rsidRDefault="002127C2" w:rsidP="002127C2">
      <w:pPr>
        <w:pStyle w:val="TXT1"/>
        <w:rPr>
          <w:lang w:val="ru-RU"/>
        </w:rPr>
      </w:pPr>
    </w:p>
    <w:p w14:paraId="08A7E85A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2C898C0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7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3CDBF63" w14:textId="77777777" w:rsidR="002127C2" w:rsidRPr="003A06CC" w:rsidRDefault="002127C2" w:rsidP="002127C2">
      <w:pPr>
        <w:pStyle w:val="TXT1"/>
        <w:rPr>
          <w:lang w:val="ru-RU"/>
        </w:rPr>
      </w:pPr>
    </w:p>
    <w:p w14:paraId="7734007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2101FA32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3E80F7A" w14:textId="77777777" w:rsidR="002127C2" w:rsidRPr="003A06CC" w:rsidRDefault="002127C2" w:rsidP="002127C2">
      <w:pPr>
        <w:pStyle w:val="TXT1"/>
        <w:rPr>
          <w:lang w:val="ru-RU"/>
        </w:rPr>
      </w:pPr>
    </w:p>
    <w:p w14:paraId="58A6A7D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0C80D75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5D2EDD7" w14:textId="77777777" w:rsidR="002127C2" w:rsidRPr="003A06CC" w:rsidRDefault="002127C2" w:rsidP="002127C2">
      <w:pPr>
        <w:pStyle w:val="TXT1"/>
        <w:rPr>
          <w:lang w:val="ru-RU"/>
        </w:rPr>
      </w:pPr>
    </w:p>
    <w:p w14:paraId="47FB2FE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0A690F0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B733BA9" w14:textId="77777777" w:rsidR="002127C2" w:rsidRPr="003A06CC" w:rsidRDefault="002127C2" w:rsidP="002127C2">
      <w:pPr>
        <w:pStyle w:val="TXT1"/>
        <w:rPr>
          <w:lang w:val="ru-RU"/>
        </w:rPr>
      </w:pPr>
    </w:p>
    <w:p w14:paraId="0EC4CFB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2F6142C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14B6E9C" w14:textId="77777777" w:rsidR="002127C2" w:rsidRPr="003A06CC" w:rsidRDefault="002127C2" w:rsidP="002127C2">
      <w:pPr>
        <w:pStyle w:val="TXT1"/>
        <w:rPr>
          <w:lang w:val="ru-RU"/>
        </w:rPr>
      </w:pPr>
    </w:p>
    <w:p w14:paraId="05DF37DC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5F6E969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093E404" w14:textId="77777777" w:rsidR="002127C2" w:rsidRPr="003A06CC" w:rsidRDefault="002127C2" w:rsidP="002127C2">
      <w:pPr>
        <w:pStyle w:val="TXT1"/>
        <w:rPr>
          <w:lang w:val="ru-RU"/>
        </w:rPr>
      </w:pPr>
    </w:p>
    <w:p w14:paraId="349F3A0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5B8210CF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0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7CBAF1D" w14:textId="77777777" w:rsidR="002127C2" w:rsidRPr="003A06CC" w:rsidRDefault="002127C2" w:rsidP="002127C2">
      <w:pPr>
        <w:pStyle w:val="TXT1"/>
        <w:rPr>
          <w:lang w:val="ru-RU"/>
        </w:rPr>
      </w:pPr>
    </w:p>
    <w:p w14:paraId="4C09C42D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2DB7C79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E71C6FF" w14:textId="77777777" w:rsidR="002127C2" w:rsidRPr="003A06CC" w:rsidRDefault="002127C2" w:rsidP="002127C2">
      <w:pPr>
        <w:pStyle w:val="TXT1"/>
        <w:rPr>
          <w:lang w:val="ru-RU"/>
        </w:rPr>
      </w:pPr>
    </w:p>
    <w:p w14:paraId="6DEC133A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14AA9C2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0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0360073" w14:textId="77777777" w:rsidR="002127C2" w:rsidRPr="003A06CC" w:rsidRDefault="002127C2" w:rsidP="002127C2">
      <w:pPr>
        <w:pStyle w:val="TXT1"/>
        <w:rPr>
          <w:lang w:val="ru-RU"/>
        </w:rPr>
      </w:pPr>
    </w:p>
    <w:p w14:paraId="62BC2C0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67F1998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lastRenderedPageBreak/>
        <w:t xml:space="preserve">Ошибка: 6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A9C98FB" w14:textId="77777777" w:rsidR="002127C2" w:rsidRPr="003A06CC" w:rsidRDefault="002127C2" w:rsidP="002127C2">
      <w:pPr>
        <w:pStyle w:val="TXT1"/>
        <w:rPr>
          <w:lang w:val="ru-RU"/>
        </w:rPr>
      </w:pPr>
    </w:p>
    <w:p w14:paraId="24A59819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7FC8B26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171D40B" w14:textId="77777777" w:rsidR="002127C2" w:rsidRPr="003A06CC" w:rsidRDefault="002127C2" w:rsidP="002127C2">
      <w:pPr>
        <w:pStyle w:val="TXT1"/>
        <w:rPr>
          <w:lang w:val="ru-RU"/>
        </w:rPr>
      </w:pPr>
    </w:p>
    <w:p w14:paraId="16E078C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3C850D8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8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765D614" w14:textId="77777777" w:rsidR="002127C2" w:rsidRPr="003A06CC" w:rsidRDefault="002127C2" w:rsidP="002127C2">
      <w:pPr>
        <w:pStyle w:val="TXT1"/>
        <w:rPr>
          <w:lang w:val="ru-RU"/>
        </w:rPr>
      </w:pPr>
    </w:p>
    <w:p w14:paraId="78D2A0C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436E87C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25C7C0C" w14:textId="77777777" w:rsidR="002127C2" w:rsidRPr="003A06CC" w:rsidRDefault="002127C2" w:rsidP="002127C2">
      <w:pPr>
        <w:pStyle w:val="TXT1"/>
        <w:rPr>
          <w:lang w:val="ru-RU"/>
        </w:rPr>
      </w:pPr>
    </w:p>
    <w:p w14:paraId="310F912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3D40793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D77CB23" w14:textId="77777777" w:rsidR="002127C2" w:rsidRPr="003A06CC" w:rsidRDefault="002127C2" w:rsidP="002127C2">
      <w:pPr>
        <w:pStyle w:val="TXT1"/>
        <w:rPr>
          <w:lang w:val="ru-RU"/>
        </w:rPr>
      </w:pPr>
    </w:p>
    <w:p w14:paraId="27B8DD7A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7A154A30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1DCC0E79" w14:textId="77777777" w:rsidR="002127C2" w:rsidRPr="003A06CC" w:rsidRDefault="002127C2" w:rsidP="002127C2">
      <w:pPr>
        <w:pStyle w:val="TXT1"/>
        <w:rPr>
          <w:lang w:val="ru-RU"/>
        </w:rPr>
      </w:pPr>
    </w:p>
    <w:p w14:paraId="3853F55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07F741E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3A8F398" w14:textId="77777777" w:rsidR="002127C2" w:rsidRPr="003A06CC" w:rsidRDefault="002127C2" w:rsidP="002127C2">
      <w:pPr>
        <w:pStyle w:val="TXT1"/>
        <w:rPr>
          <w:lang w:val="ru-RU"/>
        </w:rPr>
      </w:pPr>
    </w:p>
    <w:p w14:paraId="7395E78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58E03A0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D1EEE7E" w14:textId="77777777" w:rsidR="002127C2" w:rsidRPr="003A06CC" w:rsidRDefault="002127C2" w:rsidP="002127C2">
      <w:pPr>
        <w:pStyle w:val="TXT1"/>
        <w:rPr>
          <w:lang w:val="ru-RU"/>
        </w:rPr>
      </w:pPr>
    </w:p>
    <w:p w14:paraId="16B02A59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7F555240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4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7414AC1" w14:textId="77777777" w:rsidR="002127C2" w:rsidRPr="003A06CC" w:rsidRDefault="002127C2" w:rsidP="002127C2">
      <w:pPr>
        <w:pStyle w:val="TXT1"/>
        <w:rPr>
          <w:lang w:val="ru-RU"/>
        </w:rPr>
      </w:pPr>
    </w:p>
    <w:p w14:paraId="6EDD77F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41516015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5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9DFD593" w14:textId="77777777" w:rsidR="002127C2" w:rsidRPr="003A06CC" w:rsidRDefault="002127C2" w:rsidP="002127C2">
      <w:pPr>
        <w:pStyle w:val="TXT1"/>
        <w:rPr>
          <w:lang w:val="ru-RU"/>
        </w:rPr>
      </w:pPr>
    </w:p>
    <w:p w14:paraId="4B11615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74D0008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1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AB0FE2D" w14:textId="77777777" w:rsidR="002127C2" w:rsidRPr="003A06CC" w:rsidRDefault="002127C2" w:rsidP="002127C2">
      <w:pPr>
        <w:pStyle w:val="TXT1"/>
        <w:rPr>
          <w:lang w:val="ru-RU"/>
        </w:rPr>
      </w:pPr>
    </w:p>
    <w:p w14:paraId="2313FAF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508F777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AE64694" w14:textId="77777777" w:rsidR="002127C2" w:rsidRPr="003A06CC" w:rsidRDefault="002127C2" w:rsidP="002127C2">
      <w:pPr>
        <w:pStyle w:val="TXT1"/>
        <w:rPr>
          <w:lang w:val="ru-RU"/>
        </w:rPr>
      </w:pPr>
    </w:p>
    <w:p w14:paraId="5F2E6066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11351195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6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BF04384" w14:textId="77777777" w:rsidR="002127C2" w:rsidRPr="003A06CC" w:rsidRDefault="002127C2" w:rsidP="002127C2">
      <w:pPr>
        <w:pStyle w:val="TXT1"/>
        <w:rPr>
          <w:lang w:val="ru-RU"/>
        </w:rPr>
      </w:pPr>
    </w:p>
    <w:p w14:paraId="0B5AF64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3BA599D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B0AB2FA" w14:textId="77777777" w:rsidR="002127C2" w:rsidRPr="003A06CC" w:rsidRDefault="002127C2" w:rsidP="002127C2">
      <w:pPr>
        <w:pStyle w:val="TXT1"/>
        <w:rPr>
          <w:lang w:val="ru-RU"/>
        </w:rPr>
      </w:pPr>
    </w:p>
    <w:p w14:paraId="448108AC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25367EE2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6AE7A1F" w14:textId="77777777" w:rsidR="002127C2" w:rsidRPr="003A06CC" w:rsidRDefault="002127C2" w:rsidP="002127C2">
      <w:pPr>
        <w:pStyle w:val="TXT1"/>
        <w:rPr>
          <w:lang w:val="ru-RU"/>
        </w:rPr>
      </w:pPr>
    </w:p>
    <w:p w14:paraId="5E8FBED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4B9843AC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B68FEF8" w14:textId="77777777" w:rsidR="002127C2" w:rsidRPr="003A06CC" w:rsidRDefault="002127C2" w:rsidP="002127C2">
      <w:pPr>
        <w:pStyle w:val="TXT1"/>
        <w:rPr>
          <w:lang w:val="ru-RU"/>
        </w:rPr>
      </w:pPr>
    </w:p>
    <w:p w14:paraId="760A2FA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7FD234E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E43DCFB" w14:textId="77777777" w:rsidR="002127C2" w:rsidRPr="003A06CC" w:rsidRDefault="002127C2" w:rsidP="002127C2">
      <w:pPr>
        <w:pStyle w:val="TXT1"/>
        <w:rPr>
          <w:lang w:val="ru-RU"/>
        </w:rPr>
      </w:pPr>
    </w:p>
    <w:p w14:paraId="4C814E0B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179BD31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FFCE933" w14:textId="77777777" w:rsidR="002127C2" w:rsidRPr="003A06CC" w:rsidRDefault="002127C2" w:rsidP="002127C2">
      <w:pPr>
        <w:pStyle w:val="TXT1"/>
        <w:rPr>
          <w:lang w:val="ru-RU"/>
        </w:rPr>
      </w:pPr>
    </w:p>
    <w:p w14:paraId="348B21F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58A2014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A17DBC1" w14:textId="77777777" w:rsidR="002127C2" w:rsidRPr="003A06CC" w:rsidRDefault="002127C2" w:rsidP="002127C2">
      <w:pPr>
        <w:pStyle w:val="TXT1"/>
        <w:rPr>
          <w:lang w:val="ru-RU"/>
        </w:rPr>
      </w:pPr>
    </w:p>
    <w:p w14:paraId="6056689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6DF7046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3.1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871C3CE" w14:textId="77777777" w:rsidR="002127C2" w:rsidRPr="003A06CC" w:rsidRDefault="002127C2" w:rsidP="002127C2">
      <w:pPr>
        <w:pStyle w:val="TXT1"/>
        <w:rPr>
          <w:lang w:val="ru-RU"/>
        </w:rPr>
      </w:pPr>
    </w:p>
    <w:p w14:paraId="7F71999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441D207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9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C72AE6D" w14:textId="77777777" w:rsidR="002127C2" w:rsidRPr="003A06CC" w:rsidRDefault="002127C2" w:rsidP="002127C2">
      <w:pPr>
        <w:pStyle w:val="TXT1"/>
        <w:rPr>
          <w:lang w:val="ru-RU"/>
        </w:rPr>
      </w:pPr>
    </w:p>
    <w:p w14:paraId="469A4C7C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2875166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EEA2439" w14:textId="77777777" w:rsidR="002127C2" w:rsidRPr="003A06CC" w:rsidRDefault="002127C2" w:rsidP="002127C2">
      <w:pPr>
        <w:pStyle w:val="TXT1"/>
        <w:rPr>
          <w:lang w:val="ru-RU"/>
        </w:rPr>
      </w:pPr>
    </w:p>
    <w:p w14:paraId="677C634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29F9094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7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1E515D9" w14:textId="77777777" w:rsidR="002127C2" w:rsidRPr="003A06CC" w:rsidRDefault="002127C2" w:rsidP="002127C2">
      <w:pPr>
        <w:pStyle w:val="TXT1"/>
        <w:rPr>
          <w:lang w:val="ru-RU"/>
        </w:rPr>
      </w:pPr>
    </w:p>
    <w:p w14:paraId="5C83FCB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4E84203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DD4252F" w14:textId="77777777" w:rsidR="002127C2" w:rsidRPr="003A06CC" w:rsidRDefault="002127C2" w:rsidP="002127C2">
      <w:pPr>
        <w:pStyle w:val="TXT1"/>
        <w:rPr>
          <w:lang w:val="ru-RU"/>
        </w:rPr>
      </w:pPr>
    </w:p>
    <w:p w14:paraId="0EA3620E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2CF56EBB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0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EA5C5E3" w14:textId="77777777" w:rsidR="002127C2" w:rsidRPr="003A06CC" w:rsidRDefault="002127C2" w:rsidP="002127C2">
      <w:pPr>
        <w:pStyle w:val="TXT1"/>
        <w:rPr>
          <w:lang w:val="ru-RU"/>
        </w:rPr>
      </w:pPr>
    </w:p>
    <w:p w14:paraId="18A57A0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1F46E284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D6CAD7A" w14:textId="77777777" w:rsidR="002127C2" w:rsidRPr="003A06CC" w:rsidRDefault="002127C2" w:rsidP="002127C2">
      <w:pPr>
        <w:pStyle w:val="TXT1"/>
        <w:rPr>
          <w:lang w:val="ru-RU"/>
        </w:rPr>
      </w:pPr>
    </w:p>
    <w:p w14:paraId="4D48251E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63C4DD38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126787B6" w14:textId="77777777" w:rsidR="002127C2" w:rsidRPr="003A06CC" w:rsidRDefault="002127C2" w:rsidP="002127C2">
      <w:pPr>
        <w:pStyle w:val="TXT1"/>
        <w:rPr>
          <w:lang w:val="ru-RU"/>
        </w:rPr>
      </w:pPr>
    </w:p>
    <w:p w14:paraId="28CE06D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02E94904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4AA2C8F0" w14:textId="77777777" w:rsidR="002127C2" w:rsidRPr="003A06CC" w:rsidRDefault="002127C2" w:rsidP="002127C2">
      <w:pPr>
        <w:pStyle w:val="TXT1"/>
        <w:rPr>
          <w:lang w:val="ru-RU"/>
        </w:rPr>
      </w:pPr>
    </w:p>
    <w:p w14:paraId="620378A7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3A388ADD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6342537" w14:textId="77777777" w:rsidR="002127C2" w:rsidRPr="003A06CC" w:rsidRDefault="002127C2" w:rsidP="002127C2">
      <w:pPr>
        <w:pStyle w:val="TXT1"/>
        <w:rPr>
          <w:lang w:val="ru-RU"/>
        </w:rPr>
      </w:pPr>
    </w:p>
    <w:p w14:paraId="39847C28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2A9BE7D2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7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A191C3C" w14:textId="77777777" w:rsidR="002127C2" w:rsidRPr="003A06CC" w:rsidRDefault="002127C2" w:rsidP="002127C2">
      <w:pPr>
        <w:pStyle w:val="TXT1"/>
        <w:rPr>
          <w:lang w:val="ru-RU"/>
        </w:rPr>
      </w:pPr>
    </w:p>
    <w:p w14:paraId="705D056E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3BA652C9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8.9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76C2AC61" w14:textId="77777777" w:rsidR="002127C2" w:rsidRPr="003A06CC" w:rsidRDefault="002127C2" w:rsidP="002127C2">
      <w:pPr>
        <w:pStyle w:val="TXT1"/>
        <w:rPr>
          <w:lang w:val="ru-RU"/>
        </w:rPr>
      </w:pPr>
    </w:p>
    <w:p w14:paraId="255BEA6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523BE08F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E22ACCF" w14:textId="77777777" w:rsidR="002127C2" w:rsidRPr="003A06CC" w:rsidRDefault="002127C2" w:rsidP="002127C2">
      <w:pPr>
        <w:pStyle w:val="TXT1"/>
        <w:rPr>
          <w:lang w:val="ru-RU"/>
        </w:rPr>
      </w:pPr>
    </w:p>
    <w:p w14:paraId="734C596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530E2326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0675021" w14:textId="77777777" w:rsidR="002127C2" w:rsidRPr="003A06CC" w:rsidRDefault="002127C2" w:rsidP="002127C2">
      <w:pPr>
        <w:pStyle w:val="TXT1"/>
        <w:rPr>
          <w:lang w:val="ru-RU"/>
        </w:rPr>
      </w:pPr>
    </w:p>
    <w:p w14:paraId="7679EE5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3EB925BF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4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FE9D565" w14:textId="77777777" w:rsidR="002127C2" w:rsidRPr="003A06CC" w:rsidRDefault="002127C2" w:rsidP="002127C2">
      <w:pPr>
        <w:pStyle w:val="TXT1"/>
        <w:rPr>
          <w:lang w:val="ru-RU"/>
        </w:rPr>
      </w:pPr>
    </w:p>
    <w:p w14:paraId="28AC68B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793948CE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0.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5AB065E" w14:textId="77777777" w:rsidR="002127C2" w:rsidRPr="003A06CC" w:rsidRDefault="002127C2" w:rsidP="002127C2">
      <w:pPr>
        <w:pStyle w:val="TXT1"/>
        <w:rPr>
          <w:lang w:val="ru-RU"/>
        </w:rPr>
      </w:pPr>
    </w:p>
    <w:p w14:paraId="2D1FFD9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3F517C73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42030C1" w14:textId="77777777" w:rsidR="002127C2" w:rsidRPr="003A06CC" w:rsidRDefault="002127C2" w:rsidP="002127C2">
      <w:pPr>
        <w:pStyle w:val="TXT1"/>
        <w:rPr>
          <w:lang w:val="ru-RU"/>
        </w:rPr>
      </w:pPr>
    </w:p>
    <w:p w14:paraId="51FB21F2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2A5225D8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C829CA5" w14:textId="77777777" w:rsidR="002127C2" w:rsidRPr="003A06CC" w:rsidRDefault="002127C2" w:rsidP="002127C2">
      <w:pPr>
        <w:pStyle w:val="TXT1"/>
        <w:rPr>
          <w:lang w:val="ru-RU"/>
        </w:rPr>
      </w:pPr>
    </w:p>
    <w:p w14:paraId="29C0433B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4FDFE76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8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BBC4FE0" w14:textId="77777777" w:rsidR="002127C2" w:rsidRPr="003A06CC" w:rsidRDefault="002127C2" w:rsidP="002127C2">
      <w:pPr>
        <w:pStyle w:val="TXT1"/>
        <w:rPr>
          <w:lang w:val="ru-RU"/>
        </w:rPr>
      </w:pPr>
    </w:p>
    <w:p w14:paraId="625123D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1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03,)), </w:t>
      </w:r>
      <w:r w:rsidRPr="002127C2">
        <w:t>Test</w:t>
      </w:r>
      <w:r w:rsidRPr="003A06CC">
        <w:rPr>
          <w:lang w:val="ru-RU"/>
        </w:rPr>
        <w:t xml:space="preserve">(11.01.2022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5,)), </w:t>
      </w:r>
    </w:p>
    <w:p w14:paraId="5DD88BF4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0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77DE6DB" w14:textId="77777777" w:rsidR="002127C2" w:rsidRPr="003A06CC" w:rsidRDefault="002127C2" w:rsidP="002127C2">
      <w:pPr>
        <w:pStyle w:val="TXT1"/>
        <w:rPr>
          <w:lang w:val="ru-RU"/>
        </w:rPr>
      </w:pPr>
    </w:p>
    <w:p w14:paraId="140E49E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38,)), </w:t>
      </w:r>
      <w:r w:rsidRPr="002127C2">
        <w:t>Test</w:t>
      </w:r>
      <w:r w:rsidRPr="003A06CC">
        <w:rPr>
          <w:lang w:val="ru-RU"/>
        </w:rPr>
        <w:t xml:space="preserve">(01.04.2022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4,)), </w:t>
      </w:r>
    </w:p>
    <w:p w14:paraId="0335334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5.8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2AFCEBE8" w14:textId="77777777" w:rsidR="002127C2" w:rsidRPr="003A06CC" w:rsidRDefault="002127C2" w:rsidP="002127C2">
      <w:pPr>
        <w:pStyle w:val="TXT1"/>
        <w:rPr>
          <w:lang w:val="ru-RU"/>
        </w:rPr>
      </w:pPr>
    </w:p>
    <w:p w14:paraId="43F2F734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692,)), </w:t>
      </w:r>
      <w:r w:rsidRPr="002127C2">
        <w:t>Test</w:t>
      </w:r>
      <w:r w:rsidRPr="003A06CC">
        <w:rPr>
          <w:lang w:val="ru-RU"/>
        </w:rPr>
        <w:t xml:space="preserve">(01.07.2022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4,)), </w:t>
      </w:r>
    </w:p>
    <w:p w14:paraId="5B026127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0555F827" w14:textId="77777777" w:rsidR="002127C2" w:rsidRPr="003A06CC" w:rsidRDefault="002127C2" w:rsidP="002127C2">
      <w:pPr>
        <w:pStyle w:val="TXT1"/>
        <w:rPr>
          <w:lang w:val="ru-RU"/>
        </w:rPr>
      </w:pPr>
    </w:p>
    <w:p w14:paraId="4E1DA19F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9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756,)), </w:t>
      </w:r>
      <w:r w:rsidRPr="002127C2">
        <w:t>Test</w:t>
      </w:r>
      <w:r w:rsidRPr="003A06CC">
        <w:rPr>
          <w:lang w:val="ru-RU"/>
        </w:rPr>
        <w:t xml:space="preserve">(03.10.2022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1,)), </w:t>
      </w:r>
    </w:p>
    <w:p w14:paraId="61CE261A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C98AF61" w14:textId="77777777" w:rsidR="002127C2" w:rsidRPr="003A06CC" w:rsidRDefault="002127C2" w:rsidP="002127C2">
      <w:pPr>
        <w:pStyle w:val="TXT1"/>
        <w:rPr>
          <w:lang w:val="ru-RU"/>
        </w:rPr>
      </w:pPr>
    </w:p>
    <w:p w14:paraId="488CE059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17,)), </w:t>
      </w:r>
      <w:r w:rsidRPr="002127C2">
        <w:t>Test</w:t>
      </w:r>
      <w:r w:rsidRPr="003A06CC">
        <w:rPr>
          <w:lang w:val="ru-RU"/>
        </w:rPr>
        <w:t xml:space="preserve">(10.01.2023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2,)), </w:t>
      </w:r>
    </w:p>
    <w:p w14:paraId="5F87947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8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F569248" w14:textId="77777777" w:rsidR="002127C2" w:rsidRPr="003A06CC" w:rsidRDefault="002127C2" w:rsidP="002127C2">
      <w:pPr>
        <w:pStyle w:val="TXT1"/>
        <w:rPr>
          <w:lang w:val="ru-RU"/>
        </w:rPr>
      </w:pPr>
    </w:p>
    <w:p w14:paraId="6736CF30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869,)), </w:t>
      </w:r>
      <w:r w:rsidRPr="002127C2">
        <w:t>Test</w:t>
      </w:r>
      <w:r w:rsidRPr="003A06CC">
        <w:rPr>
          <w:lang w:val="ru-RU"/>
        </w:rPr>
        <w:t xml:space="preserve">(03.04.2023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9,)), </w:t>
      </w:r>
    </w:p>
    <w:p w14:paraId="3CB7482B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5E586A64" w14:textId="77777777" w:rsidR="002127C2" w:rsidRPr="003A06CC" w:rsidRDefault="002127C2" w:rsidP="002127C2">
      <w:pPr>
        <w:pStyle w:val="TXT1"/>
        <w:rPr>
          <w:lang w:val="ru-RU"/>
        </w:rPr>
      </w:pPr>
    </w:p>
    <w:p w14:paraId="00F67731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28,)), </w:t>
      </w:r>
      <w:r w:rsidRPr="002127C2">
        <w:t>Test</w:t>
      </w:r>
      <w:r w:rsidRPr="003A06CC">
        <w:rPr>
          <w:lang w:val="ru-RU"/>
        </w:rPr>
        <w:t xml:space="preserve">(03.07.2023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0A4745C1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6.1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6B4BC45E" w14:textId="77777777" w:rsidR="002127C2" w:rsidRPr="003A06CC" w:rsidRDefault="002127C2" w:rsidP="002127C2">
      <w:pPr>
        <w:pStyle w:val="TXT1"/>
        <w:rPr>
          <w:lang w:val="ru-RU"/>
        </w:rPr>
      </w:pPr>
    </w:p>
    <w:p w14:paraId="54B94BE3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3991,)), </w:t>
      </w:r>
      <w:r w:rsidRPr="002127C2">
        <w:t>Test</w:t>
      </w:r>
      <w:r w:rsidRPr="003A06CC">
        <w:rPr>
          <w:lang w:val="ru-RU"/>
        </w:rPr>
        <w:t xml:space="preserve">(02.10.2023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3,)), </w:t>
      </w:r>
    </w:p>
    <w:p w14:paraId="63A11DC0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3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36FF4A3C" w14:textId="77777777" w:rsidR="002127C2" w:rsidRPr="003A06CC" w:rsidRDefault="002127C2" w:rsidP="002127C2">
      <w:pPr>
        <w:pStyle w:val="TXT1"/>
        <w:rPr>
          <w:lang w:val="ru-RU"/>
        </w:rPr>
      </w:pPr>
    </w:p>
    <w:p w14:paraId="7ACFA07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054,)), </w:t>
      </w:r>
      <w:r w:rsidRPr="002127C2">
        <w:t>Test</w:t>
      </w:r>
      <w:r w:rsidRPr="003A06CC">
        <w:rPr>
          <w:lang w:val="ru-RU"/>
        </w:rPr>
        <w:t xml:space="preserve">(03.01.2024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58,)), </w:t>
      </w:r>
    </w:p>
    <w:p w14:paraId="0A4B9F58" w14:textId="77777777" w:rsidR="002127C2" w:rsidRPr="003A06CC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3A06CC">
        <w:rPr>
          <w:lang w:val="ru-RU"/>
        </w:rPr>
        <w:t>_</w:t>
      </w:r>
      <w:r w:rsidRPr="002127C2">
        <w:t>rub</w:t>
      </w:r>
    </w:p>
    <w:p w14:paraId="122CA9BF" w14:textId="77777777" w:rsidR="002127C2" w:rsidRPr="003A06CC" w:rsidRDefault="002127C2" w:rsidP="002127C2">
      <w:pPr>
        <w:pStyle w:val="TXT1"/>
        <w:rPr>
          <w:lang w:val="ru-RU"/>
        </w:rPr>
      </w:pPr>
    </w:p>
    <w:p w14:paraId="5678AF65" w14:textId="77777777" w:rsidR="002127C2" w:rsidRPr="003A06CC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3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4112,)), </w:t>
      </w:r>
      <w:r w:rsidRPr="002127C2">
        <w:t>Test</w:t>
      </w:r>
      <w:r w:rsidRPr="003A06CC">
        <w:rPr>
          <w:lang w:val="ru-RU"/>
        </w:rPr>
        <w:t xml:space="preserve">(01.04.2024-28.06.2024, </w:t>
      </w:r>
      <w:r w:rsidRPr="002127C2">
        <w:t>X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 14), </w:t>
      </w:r>
      <w:r w:rsidRPr="002127C2">
        <w:t>y</w:t>
      </w:r>
      <w:r w:rsidRPr="003A06CC">
        <w:rPr>
          <w:lang w:val="ru-RU"/>
        </w:rPr>
        <w:t>.</w:t>
      </w:r>
      <w:r w:rsidRPr="002127C2">
        <w:t>shape</w:t>
      </w:r>
      <w:r w:rsidRPr="003A06CC">
        <w:rPr>
          <w:lang w:val="ru-RU"/>
        </w:rPr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7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68" w:name="_Toc172787054"/>
      <w:r w:rsidRPr="002F7B08">
        <w:t xml:space="preserve">С </w:t>
      </w:r>
      <w:proofErr w:type="spellStart"/>
      <w:r w:rsidRPr="002F7B08">
        <w:t>шагом</w:t>
      </w:r>
      <w:proofErr w:type="spellEnd"/>
      <w:r w:rsidRPr="002F7B08">
        <w:t xml:space="preserve"> в </w:t>
      </w:r>
      <w:proofErr w:type="spellStart"/>
      <w:r w:rsidRPr="002F7B08">
        <w:t>месяц</w:t>
      </w:r>
      <w:bookmarkEnd w:id="68"/>
      <w:proofErr w:type="spellEnd"/>
    </w:p>
    <w:p w14:paraId="41DFFEF5" w14:textId="2FC1251D" w:rsidR="00674865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6E6A6B9" w14:textId="2E07FEE1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3C2B5BC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666CB5BC" w14:textId="77777777" w:rsidR="002F7B08" w:rsidRPr="003A06CC" w:rsidRDefault="002F7B08" w:rsidP="002F7B08">
      <w:pPr>
        <w:pStyle w:val="TXT1"/>
        <w:rPr>
          <w:lang w:val="ru-RU"/>
        </w:rPr>
      </w:pPr>
    </w:p>
    <w:p w14:paraId="7384E255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4BEBCC7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4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00EE4BE" w14:textId="77777777" w:rsidR="002F7B08" w:rsidRPr="003A06CC" w:rsidRDefault="002F7B08" w:rsidP="002F7B08">
      <w:pPr>
        <w:pStyle w:val="TXT1"/>
        <w:rPr>
          <w:lang w:val="ru-RU"/>
        </w:rPr>
      </w:pPr>
    </w:p>
    <w:p w14:paraId="466A10C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6E11C41B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9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A9D33A6" w14:textId="77777777" w:rsidR="002F7B08" w:rsidRPr="003A06CC" w:rsidRDefault="002F7B08" w:rsidP="002F7B08">
      <w:pPr>
        <w:pStyle w:val="TXT1"/>
        <w:rPr>
          <w:lang w:val="ru-RU"/>
        </w:rPr>
      </w:pPr>
    </w:p>
    <w:p w14:paraId="3BD33A4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316E860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817F5FB" w14:textId="77777777" w:rsidR="002F7B08" w:rsidRPr="003A06CC" w:rsidRDefault="002F7B08" w:rsidP="002F7B08">
      <w:pPr>
        <w:pStyle w:val="TXT1"/>
        <w:rPr>
          <w:lang w:val="ru-RU"/>
        </w:rPr>
      </w:pPr>
    </w:p>
    <w:p w14:paraId="4A4496A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454FAF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8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B2C64DF" w14:textId="77777777" w:rsidR="002F7B08" w:rsidRPr="003A06CC" w:rsidRDefault="002F7B08" w:rsidP="002F7B08">
      <w:pPr>
        <w:pStyle w:val="TXT1"/>
        <w:rPr>
          <w:lang w:val="ru-RU"/>
        </w:rPr>
      </w:pPr>
    </w:p>
    <w:p w14:paraId="412666A6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93CCB8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0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C585F4C" w14:textId="77777777" w:rsidR="002F7B08" w:rsidRPr="003A06CC" w:rsidRDefault="002F7B08" w:rsidP="002F7B08">
      <w:pPr>
        <w:pStyle w:val="TXT1"/>
        <w:rPr>
          <w:lang w:val="ru-RU"/>
        </w:rPr>
      </w:pPr>
    </w:p>
    <w:p w14:paraId="554CA01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7A6055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726DD67" w14:textId="77777777" w:rsidR="002F7B08" w:rsidRPr="003A06CC" w:rsidRDefault="002F7B08" w:rsidP="002F7B08">
      <w:pPr>
        <w:pStyle w:val="TXT1"/>
        <w:rPr>
          <w:lang w:val="ru-RU"/>
        </w:rPr>
      </w:pPr>
    </w:p>
    <w:p w14:paraId="69087E5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05E3220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59E15C6" w14:textId="77777777" w:rsidR="002F7B08" w:rsidRPr="003A06CC" w:rsidRDefault="002F7B08" w:rsidP="002F7B08">
      <w:pPr>
        <w:pStyle w:val="TXT1"/>
        <w:rPr>
          <w:lang w:val="ru-RU"/>
        </w:rPr>
      </w:pPr>
    </w:p>
    <w:p w14:paraId="4CB650F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094C7C9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6540EBC" w14:textId="77777777" w:rsidR="002F7B08" w:rsidRPr="003A06CC" w:rsidRDefault="002F7B08" w:rsidP="002F7B08">
      <w:pPr>
        <w:pStyle w:val="TXT1"/>
        <w:rPr>
          <w:lang w:val="ru-RU"/>
        </w:rPr>
      </w:pPr>
    </w:p>
    <w:p w14:paraId="71C61B6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58157DA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B835873" w14:textId="77777777" w:rsidR="002F7B08" w:rsidRPr="003A06CC" w:rsidRDefault="002F7B08" w:rsidP="002F7B08">
      <w:pPr>
        <w:pStyle w:val="TXT1"/>
        <w:rPr>
          <w:lang w:val="ru-RU"/>
        </w:rPr>
      </w:pPr>
    </w:p>
    <w:p w14:paraId="08E4FE4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53FAF29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1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D391857" w14:textId="77777777" w:rsidR="002F7B08" w:rsidRPr="003A06CC" w:rsidRDefault="002F7B08" w:rsidP="002F7B08">
      <w:pPr>
        <w:pStyle w:val="TXT1"/>
        <w:rPr>
          <w:lang w:val="ru-RU"/>
        </w:rPr>
      </w:pPr>
    </w:p>
    <w:p w14:paraId="7267B61E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0FC2880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8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4EA049C" w14:textId="77777777" w:rsidR="002F7B08" w:rsidRPr="003A06CC" w:rsidRDefault="002F7B08" w:rsidP="002F7B08">
      <w:pPr>
        <w:pStyle w:val="TXT1"/>
        <w:rPr>
          <w:lang w:val="ru-RU"/>
        </w:rPr>
      </w:pPr>
    </w:p>
    <w:p w14:paraId="10BF9CC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21ED67E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BB840A5" w14:textId="77777777" w:rsidR="002F7B08" w:rsidRPr="003A06CC" w:rsidRDefault="002F7B08" w:rsidP="002F7B08">
      <w:pPr>
        <w:pStyle w:val="TXT1"/>
        <w:rPr>
          <w:lang w:val="ru-RU"/>
        </w:rPr>
      </w:pPr>
    </w:p>
    <w:p w14:paraId="5694BC1A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23011A3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9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C56C774" w14:textId="77777777" w:rsidR="002F7B08" w:rsidRPr="003A06CC" w:rsidRDefault="002F7B08" w:rsidP="002F7B08">
      <w:pPr>
        <w:pStyle w:val="TXT1"/>
        <w:rPr>
          <w:lang w:val="ru-RU"/>
        </w:rPr>
      </w:pPr>
    </w:p>
    <w:p w14:paraId="282E9E6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1F80D46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C604EBA" w14:textId="77777777" w:rsidR="002F7B08" w:rsidRPr="003A06CC" w:rsidRDefault="002F7B08" w:rsidP="002F7B08">
      <w:pPr>
        <w:pStyle w:val="TXT1"/>
        <w:rPr>
          <w:lang w:val="ru-RU"/>
        </w:rPr>
      </w:pPr>
    </w:p>
    <w:p w14:paraId="05B905F9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2626D11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A310D18" w14:textId="77777777" w:rsidR="002F7B08" w:rsidRPr="003A06CC" w:rsidRDefault="002F7B08" w:rsidP="002F7B08">
      <w:pPr>
        <w:pStyle w:val="TXT1"/>
        <w:rPr>
          <w:lang w:val="ru-RU"/>
        </w:rPr>
      </w:pPr>
    </w:p>
    <w:p w14:paraId="06D0171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81321E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1096701" w14:textId="77777777" w:rsidR="002F7B08" w:rsidRPr="003A06CC" w:rsidRDefault="002F7B08" w:rsidP="002F7B08">
      <w:pPr>
        <w:pStyle w:val="TXT1"/>
        <w:rPr>
          <w:lang w:val="ru-RU"/>
        </w:rPr>
      </w:pPr>
    </w:p>
    <w:p w14:paraId="30C1460A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01A8BBB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3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135F2EF" w14:textId="77777777" w:rsidR="002F7B08" w:rsidRPr="003A06CC" w:rsidRDefault="002F7B08" w:rsidP="002F7B08">
      <w:pPr>
        <w:pStyle w:val="TXT1"/>
        <w:rPr>
          <w:lang w:val="ru-RU"/>
        </w:rPr>
      </w:pPr>
    </w:p>
    <w:p w14:paraId="4DB58F0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93D849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8148EC3" w14:textId="77777777" w:rsidR="002F7B08" w:rsidRPr="003A06CC" w:rsidRDefault="002F7B08" w:rsidP="002F7B08">
      <w:pPr>
        <w:pStyle w:val="TXT1"/>
        <w:rPr>
          <w:lang w:val="ru-RU"/>
        </w:rPr>
      </w:pPr>
    </w:p>
    <w:p w14:paraId="27B5BCF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021FE9D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D5A8BDD" w14:textId="77777777" w:rsidR="002F7B08" w:rsidRPr="003A06CC" w:rsidRDefault="002F7B08" w:rsidP="002F7B08">
      <w:pPr>
        <w:pStyle w:val="TXT1"/>
        <w:rPr>
          <w:lang w:val="ru-RU"/>
        </w:rPr>
      </w:pPr>
    </w:p>
    <w:p w14:paraId="35B45DF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63851AC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4603209" w14:textId="77777777" w:rsidR="002F7B08" w:rsidRPr="003A06CC" w:rsidRDefault="002F7B08" w:rsidP="002F7B08">
      <w:pPr>
        <w:pStyle w:val="TXT1"/>
        <w:rPr>
          <w:lang w:val="ru-RU"/>
        </w:rPr>
      </w:pPr>
    </w:p>
    <w:p w14:paraId="796C478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4A00F21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0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1543380" w14:textId="77777777" w:rsidR="002F7B08" w:rsidRPr="003A06CC" w:rsidRDefault="002F7B08" w:rsidP="002F7B08">
      <w:pPr>
        <w:pStyle w:val="TXT1"/>
        <w:rPr>
          <w:lang w:val="ru-RU"/>
        </w:rPr>
      </w:pPr>
    </w:p>
    <w:p w14:paraId="3648727E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145D201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3A41347" w14:textId="77777777" w:rsidR="002F7B08" w:rsidRPr="003A06CC" w:rsidRDefault="002F7B08" w:rsidP="002F7B08">
      <w:pPr>
        <w:pStyle w:val="TXT1"/>
        <w:rPr>
          <w:lang w:val="ru-RU"/>
        </w:rPr>
      </w:pPr>
    </w:p>
    <w:p w14:paraId="5884623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69B970A9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6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A23ED92" w14:textId="77777777" w:rsidR="002F7B08" w:rsidRPr="003A06CC" w:rsidRDefault="002F7B08" w:rsidP="002F7B08">
      <w:pPr>
        <w:pStyle w:val="TXT1"/>
        <w:rPr>
          <w:lang w:val="ru-RU"/>
        </w:rPr>
      </w:pPr>
    </w:p>
    <w:p w14:paraId="1F5DBC4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A0CB92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527B9FB" w14:textId="77777777" w:rsidR="002F7B08" w:rsidRPr="003A06CC" w:rsidRDefault="002F7B08" w:rsidP="002F7B08">
      <w:pPr>
        <w:pStyle w:val="TXT1"/>
        <w:rPr>
          <w:lang w:val="ru-RU"/>
        </w:rPr>
      </w:pPr>
    </w:p>
    <w:p w14:paraId="6016771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8E4CF2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CEC04C6" w14:textId="77777777" w:rsidR="002F7B08" w:rsidRPr="003A06CC" w:rsidRDefault="002F7B08" w:rsidP="002F7B08">
      <w:pPr>
        <w:pStyle w:val="TXT1"/>
        <w:rPr>
          <w:lang w:val="ru-RU"/>
        </w:rPr>
      </w:pPr>
    </w:p>
    <w:p w14:paraId="6580189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E3B3715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5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0BD1A9D" w14:textId="77777777" w:rsidR="002F7B08" w:rsidRPr="003A06CC" w:rsidRDefault="002F7B08" w:rsidP="002F7B08">
      <w:pPr>
        <w:pStyle w:val="TXT1"/>
        <w:rPr>
          <w:lang w:val="ru-RU"/>
        </w:rPr>
      </w:pPr>
    </w:p>
    <w:p w14:paraId="31B2C7C9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32A7403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55646EE" w14:textId="77777777" w:rsidR="002F7B08" w:rsidRPr="003A06CC" w:rsidRDefault="002F7B08" w:rsidP="002F7B08">
      <w:pPr>
        <w:pStyle w:val="TXT1"/>
        <w:rPr>
          <w:lang w:val="ru-RU"/>
        </w:rPr>
      </w:pPr>
    </w:p>
    <w:p w14:paraId="69EBFBF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1D2E14F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BE7003B" w14:textId="77777777" w:rsidR="002F7B08" w:rsidRPr="003A06CC" w:rsidRDefault="002F7B08" w:rsidP="002F7B08">
      <w:pPr>
        <w:pStyle w:val="TXT1"/>
        <w:rPr>
          <w:lang w:val="ru-RU"/>
        </w:rPr>
      </w:pPr>
    </w:p>
    <w:p w14:paraId="3800894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079EA12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6B998938" w14:textId="77777777" w:rsidR="002F7B08" w:rsidRPr="003A06CC" w:rsidRDefault="002F7B08" w:rsidP="002F7B08">
      <w:pPr>
        <w:pStyle w:val="TXT1"/>
        <w:rPr>
          <w:lang w:val="ru-RU"/>
        </w:rPr>
      </w:pPr>
    </w:p>
    <w:p w14:paraId="7C3215B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2876F3F4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679AA95" w14:textId="77777777" w:rsidR="002F7B08" w:rsidRPr="003A06CC" w:rsidRDefault="002F7B08" w:rsidP="002F7B08">
      <w:pPr>
        <w:pStyle w:val="TXT1"/>
        <w:rPr>
          <w:lang w:val="ru-RU"/>
        </w:rPr>
      </w:pPr>
    </w:p>
    <w:p w14:paraId="34921941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63DFA7A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62FB818" w14:textId="77777777" w:rsidR="002F7B08" w:rsidRPr="003A06CC" w:rsidRDefault="002F7B08" w:rsidP="002F7B08">
      <w:pPr>
        <w:pStyle w:val="TXT1"/>
        <w:rPr>
          <w:lang w:val="ru-RU"/>
        </w:rPr>
      </w:pPr>
    </w:p>
    <w:p w14:paraId="3FB61EF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48CE2CE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89CEDC9" w14:textId="77777777" w:rsidR="002F7B08" w:rsidRPr="003A06CC" w:rsidRDefault="002F7B08" w:rsidP="002F7B08">
      <w:pPr>
        <w:pStyle w:val="TXT1"/>
        <w:rPr>
          <w:lang w:val="ru-RU"/>
        </w:rPr>
      </w:pPr>
    </w:p>
    <w:p w14:paraId="275B126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6BDD15B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5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B95E3D8" w14:textId="77777777" w:rsidR="002F7B08" w:rsidRPr="003A06CC" w:rsidRDefault="002F7B08" w:rsidP="002F7B08">
      <w:pPr>
        <w:pStyle w:val="TXT1"/>
        <w:rPr>
          <w:lang w:val="ru-RU"/>
        </w:rPr>
      </w:pPr>
    </w:p>
    <w:p w14:paraId="6052A651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DC34AE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81CE206" w14:textId="77777777" w:rsidR="002F7B08" w:rsidRPr="003A06CC" w:rsidRDefault="002F7B08" w:rsidP="002F7B08">
      <w:pPr>
        <w:pStyle w:val="TXT1"/>
        <w:rPr>
          <w:lang w:val="ru-RU"/>
        </w:rPr>
      </w:pPr>
    </w:p>
    <w:p w14:paraId="7717C7C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65942E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968E872" w14:textId="77777777" w:rsidR="002F7B08" w:rsidRPr="003A06CC" w:rsidRDefault="002F7B08" w:rsidP="002F7B08">
      <w:pPr>
        <w:pStyle w:val="TXT1"/>
        <w:rPr>
          <w:lang w:val="ru-RU"/>
        </w:rPr>
      </w:pPr>
    </w:p>
    <w:p w14:paraId="18AA244D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23F4B0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612D4592" w14:textId="77777777" w:rsidR="002F7B08" w:rsidRPr="003A06CC" w:rsidRDefault="002F7B08" w:rsidP="002F7B08">
      <w:pPr>
        <w:pStyle w:val="TXT1"/>
        <w:rPr>
          <w:lang w:val="ru-RU"/>
        </w:rPr>
      </w:pPr>
    </w:p>
    <w:p w14:paraId="20D2D49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5331B968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6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5A2B8DA" w14:textId="77777777" w:rsidR="002F7B08" w:rsidRPr="003A06CC" w:rsidRDefault="002F7B08" w:rsidP="002F7B08">
      <w:pPr>
        <w:pStyle w:val="TXT1"/>
        <w:rPr>
          <w:lang w:val="ru-RU"/>
        </w:rPr>
      </w:pPr>
    </w:p>
    <w:p w14:paraId="3E9A568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1F5DF31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0804175" w14:textId="77777777" w:rsidR="002F7B08" w:rsidRPr="003A06CC" w:rsidRDefault="002F7B08" w:rsidP="002F7B08">
      <w:pPr>
        <w:pStyle w:val="TXT1"/>
        <w:rPr>
          <w:lang w:val="ru-RU"/>
        </w:rPr>
      </w:pPr>
    </w:p>
    <w:p w14:paraId="235BD32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14BFB0F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1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8F3F57B" w14:textId="77777777" w:rsidR="002F7B08" w:rsidRPr="003A06CC" w:rsidRDefault="002F7B08" w:rsidP="002F7B08">
      <w:pPr>
        <w:pStyle w:val="TXT1"/>
        <w:rPr>
          <w:lang w:val="ru-RU"/>
        </w:rPr>
      </w:pPr>
    </w:p>
    <w:p w14:paraId="621D20A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127BD1D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8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32DC6AD" w14:textId="77777777" w:rsidR="002F7B08" w:rsidRPr="003A06CC" w:rsidRDefault="002F7B08" w:rsidP="002F7B08">
      <w:pPr>
        <w:pStyle w:val="TXT1"/>
        <w:rPr>
          <w:lang w:val="ru-RU"/>
        </w:rPr>
      </w:pPr>
    </w:p>
    <w:p w14:paraId="7E2B9CB5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6A27BEF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1D6FE34" w14:textId="77777777" w:rsidR="002F7B08" w:rsidRPr="003A06CC" w:rsidRDefault="002F7B08" w:rsidP="002F7B08">
      <w:pPr>
        <w:pStyle w:val="TXT1"/>
        <w:rPr>
          <w:lang w:val="ru-RU"/>
        </w:rPr>
      </w:pPr>
    </w:p>
    <w:p w14:paraId="7FE2C1E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3935401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3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AE87A5C" w14:textId="77777777" w:rsidR="002F7B08" w:rsidRPr="003A06CC" w:rsidRDefault="002F7B08" w:rsidP="002F7B08">
      <w:pPr>
        <w:pStyle w:val="TXT1"/>
        <w:rPr>
          <w:lang w:val="ru-RU"/>
        </w:rPr>
      </w:pPr>
    </w:p>
    <w:p w14:paraId="53AB0A9D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63C3182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E827851" w14:textId="77777777" w:rsidR="002F7B08" w:rsidRPr="003A06CC" w:rsidRDefault="002F7B08" w:rsidP="002F7B08">
      <w:pPr>
        <w:pStyle w:val="TXT1"/>
        <w:rPr>
          <w:lang w:val="ru-RU"/>
        </w:rPr>
      </w:pPr>
    </w:p>
    <w:p w14:paraId="7E4EA7B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2A844390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5.3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F20B45E" w14:textId="77777777" w:rsidR="002F7B08" w:rsidRPr="003A06CC" w:rsidRDefault="002F7B08" w:rsidP="002F7B08">
      <w:pPr>
        <w:pStyle w:val="TXT1"/>
        <w:rPr>
          <w:lang w:val="ru-RU"/>
        </w:rPr>
      </w:pPr>
    </w:p>
    <w:p w14:paraId="14B457D0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5997BFC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C365FF1" w14:textId="77777777" w:rsidR="002F7B08" w:rsidRPr="003A06CC" w:rsidRDefault="002F7B08" w:rsidP="002F7B08">
      <w:pPr>
        <w:pStyle w:val="TXT1"/>
        <w:rPr>
          <w:lang w:val="ru-RU"/>
        </w:rPr>
      </w:pPr>
    </w:p>
    <w:p w14:paraId="5D0B81E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1D829312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8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550D675" w14:textId="77777777" w:rsidR="002F7B08" w:rsidRPr="003A06CC" w:rsidRDefault="002F7B08" w:rsidP="002F7B08">
      <w:pPr>
        <w:pStyle w:val="TXT1"/>
        <w:rPr>
          <w:lang w:val="ru-RU"/>
        </w:rPr>
      </w:pPr>
    </w:p>
    <w:p w14:paraId="794013D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2A45973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1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AC7D64D" w14:textId="77777777" w:rsidR="002F7B08" w:rsidRPr="003A06CC" w:rsidRDefault="002F7B08" w:rsidP="002F7B08">
      <w:pPr>
        <w:pStyle w:val="TXT1"/>
        <w:rPr>
          <w:lang w:val="ru-RU"/>
        </w:rPr>
      </w:pPr>
    </w:p>
    <w:p w14:paraId="6F752B53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D0C09CE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51E13160" w14:textId="77777777" w:rsidR="002F7B08" w:rsidRPr="003A06CC" w:rsidRDefault="002F7B08" w:rsidP="002F7B08">
      <w:pPr>
        <w:pStyle w:val="TXT1"/>
        <w:rPr>
          <w:lang w:val="ru-RU"/>
        </w:rPr>
      </w:pPr>
    </w:p>
    <w:p w14:paraId="47300E5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19A3BB2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94EEDC7" w14:textId="77777777" w:rsidR="002F7B08" w:rsidRPr="003A06CC" w:rsidRDefault="002F7B08" w:rsidP="002F7B08">
      <w:pPr>
        <w:pStyle w:val="TXT1"/>
        <w:rPr>
          <w:lang w:val="ru-RU"/>
        </w:rPr>
      </w:pPr>
    </w:p>
    <w:p w14:paraId="2404D0BF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12.2022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17,)), </w:t>
      </w:r>
      <w:r w:rsidRPr="002F7B08">
        <w:t>Test</w:t>
      </w:r>
      <w:r w:rsidRPr="003A06CC">
        <w:rPr>
          <w:lang w:val="ru-RU"/>
        </w:rPr>
        <w:t xml:space="preserve">(10.01.2023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5,)), </w:t>
      </w:r>
    </w:p>
    <w:p w14:paraId="67C906F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7.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61D8BA0" w14:textId="77777777" w:rsidR="002F7B08" w:rsidRPr="003A06CC" w:rsidRDefault="002F7B08" w:rsidP="002F7B08">
      <w:pPr>
        <w:pStyle w:val="TXT1"/>
        <w:rPr>
          <w:lang w:val="ru-RU"/>
        </w:rPr>
      </w:pPr>
    </w:p>
    <w:p w14:paraId="568234B1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1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32,)), </w:t>
      </w:r>
      <w:r w:rsidRPr="002F7B08">
        <w:t>Test</w:t>
      </w:r>
      <w:r w:rsidRPr="003A06CC">
        <w:rPr>
          <w:lang w:val="ru-RU"/>
        </w:rPr>
        <w:t xml:space="preserve">(01.02.2023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6,)), </w:t>
      </w:r>
    </w:p>
    <w:p w14:paraId="5C2C53A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8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2B91EFFB" w14:textId="77777777" w:rsidR="002F7B08" w:rsidRPr="003A06CC" w:rsidRDefault="002F7B08" w:rsidP="002F7B08">
      <w:pPr>
        <w:pStyle w:val="TXT1"/>
        <w:rPr>
          <w:lang w:val="ru-RU"/>
        </w:rPr>
      </w:pPr>
    </w:p>
    <w:p w14:paraId="18B04082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2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48,)), </w:t>
      </w:r>
      <w:r w:rsidRPr="002F7B08">
        <w:t>Test</w:t>
      </w:r>
      <w:r w:rsidRPr="003A06CC">
        <w:rPr>
          <w:lang w:val="ru-RU"/>
        </w:rPr>
        <w:t xml:space="preserve">(01.03.2023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1,)), </w:t>
      </w:r>
    </w:p>
    <w:p w14:paraId="3CA78A4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270917A" w14:textId="77777777" w:rsidR="002F7B08" w:rsidRPr="003A06CC" w:rsidRDefault="002F7B08" w:rsidP="002F7B08">
      <w:pPr>
        <w:pStyle w:val="TXT1"/>
        <w:rPr>
          <w:lang w:val="ru-RU"/>
        </w:rPr>
      </w:pPr>
    </w:p>
    <w:p w14:paraId="338993F8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3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69,)), </w:t>
      </w:r>
      <w:r w:rsidRPr="002F7B08">
        <w:t>Test</w:t>
      </w:r>
      <w:r w:rsidRPr="003A06CC">
        <w:rPr>
          <w:lang w:val="ru-RU"/>
        </w:rPr>
        <w:t xml:space="preserve">(03.04.2023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19,)), </w:t>
      </w:r>
    </w:p>
    <w:p w14:paraId="3FFE4FBD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A45CA72" w14:textId="77777777" w:rsidR="002F7B08" w:rsidRPr="003A06CC" w:rsidRDefault="002F7B08" w:rsidP="002F7B08">
      <w:pPr>
        <w:pStyle w:val="TXT1"/>
        <w:rPr>
          <w:lang w:val="ru-RU"/>
        </w:rPr>
      </w:pPr>
    </w:p>
    <w:p w14:paraId="0274478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8.04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888,)), </w:t>
      </w:r>
      <w:r w:rsidRPr="002F7B08">
        <w:t>Test</w:t>
      </w:r>
      <w:r w:rsidRPr="003A06CC">
        <w:rPr>
          <w:lang w:val="ru-RU"/>
        </w:rPr>
        <w:t xml:space="preserve">(02.05.2023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41E84D19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7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07E29021" w14:textId="77777777" w:rsidR="002F7B08" w:rsidRPr="003A06CC" w:rsidRDefault="002F7B08" w:rsidP="002F7B08">
      <w:pPr>
        <w:pStyle w:val="TXT1"/>
        <w:rPr>
          <w:lang w:val="ru-RU"/>
        </w:rPr>
      </w:pPr>
    </w:p>
    <w:p w14:paraId="19BFF684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5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08,)), </w:t>
      </w:r>
      <w:r w:rsidRPr="002F7B08">
        <w:t>Test</w:t>
      </w:r>
      <w:r w:rsidRPr="003A06CC">
        <w:rPr>
          <w:lang w:val="ru-RU"/>
        </w:rPr>
        <w:t xml:space="preserve">(01.06.2023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7460E617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4467ECC7" w14:textId="77777777" w:rsidR="002F7B08" w:rsidRPr="003A06CC" w:rsidRDefault="002F7B08" w:rsidP="002F7B08">
      <w:pPr>
        <w:pStyle w:val="TXT1"/>
        <w:rPr>
          <w:lang w:val="ru-RU"/>
        </w:rPr>
      </w:pPr>
    </w:p>
    <w:p w14:paraId="61F361D6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0.06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28,)), </w:t>
      </w:r>
      <w:r w:rsidRPr="002F7B08">
        <w:t>Test</w:t>
      </w:r>
      <w:r w:rsidRPr="003A06CC">
        <w:rPr>
          <w:lang w:val="ru-RU"/>
        </w:rPr>
        <w:t xml:space="preserve">(03.07.2023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50FD3CE3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3.4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1E15AAC1" w14:textId="77777777" w:rsidR="002F7B08" w:rsidRPr="003A06CC" w:rsidRDefault="002F7B08" w:rsidP="002F7B08">
      <w:pPr>
        <w:pStyle w:val="TXT1"/>
        <w:rPr>
          <w:lang w:val="ru-RU"/>
        </w:rPr>
      </w:pPr>
    </w:p>
    <w:p w14:paraId="4044833B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7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48,)), </w:t>
      </w:r>
      <w:r w:rsidRPr="002F7B08">
        <w:t>Test</w:t>
      </w:r>
      <w:r w:rsidRPr="003A06CC">
        <w:rPr>
          <w:lang w:val="ru-RU"/>
        </w:rPr>
        <w:t xml:space="preserve">(01.08.2023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3,)), </w:t>
      </w:r>
    </w:p>
    <w:p w14:paraId="1F6B5576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4.0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73BA6056" w14:textId="77777777" w:rsidR="002F7B08" w:rsidRPr="003A06CC" w:rsidRDefault="002F7B08" w:rsidP="002F7B08">
      <w:pPr>
        <w:pStyle w:val="TXT1"/>
        <w:rPr>
          <w:lang w:val="ru-RU"/>
        </w:rPr>
      </w:pPr>
    </w:p>
    <w:p w14:paraId="500EC697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31.08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71,)), </w:t>
      </w:r>
      <w:r w:rsidRPr="002F7B08">
        <w:t>Test</w:t>
      </w:r>
      <w:r w:rsidRPr="003A06CC">
        <w:rPr>
          <w:lang w:val="ru-RU"/>
        </w:rPr>
        <w:t xml:space="preserve">(01.09.2023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0,)), </w:t>
      </w:r>
    </w:p>
    <w:p w14:paraId="61E578BA" w14:textId="77777777" w:rsidR="002F7B08" w:rsidRPr="003A06CC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3A06CC">
        <w:rPr>
          <w:lang w:val="ru-RU"/>
        </w:rPr>
        <w:t>_</w:t>
      </w:r>
      <w:r w:rsidRPr="002F7B08">
        <w:t>rub</w:t>
      </w:r>
    </w:p>
    <w:p w14:paraId="3B556AA9" w14:textId="77777777" w:rsidR="002F7B08" w:rsidRPr="003A06CC" w:rsidRDefault="002F7B08" w:rsidP="002F7B08">
      <w:pPr>
        <w:pStyle w:val="TXT1"/>
        <w:rPr>
          <w:lang w:val="ru-RU"/>
        </w:rPr>
      </w:pPr>
    </w:p>
    <w:p w14:paraId="56E9AF3C" w14:textId="77777777" w:rsidR="002F7B08" w:rsidRPr="003A06CC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09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3991,)), </w:t>
      </w:r>
      <w:r w:rsidRPr="002F7B08">
        <w:t>Test</w:t>
      </w:r>
      <w:r w:rsidRPr="003A06CC">
        <w:rPr>
          <w:lang w:val="ru-RU"/>
        </w:rPr>
        <w:t xml:space="preserve">(02.10.2023-31.10.2023, </w:t>
      </w:r>
      <w:r w:rsidRPr="002F7B08">
        <w:t>X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 14), </w:t>
      </w:r>
      <w:r w:rsidRPr="002F7B08">
        <w:t>y</w:t>
      </w:r>
      <w:r w:rsidRPr="003A06CC">
        <w:rPr>
          <w:lang w:val="ru-RU"/>
        </w:rPr>
        <w:t>.</w:t>
      </w:r>
      <w:r w:rsidRPr="002F7B08">
        <w:t>shape</w:t>
      </w:r>
      <w:r w:rsidRPr="003A06CC">
        <w:rPr>
          <w:lang w:val="ru-RU"/>
        </w:rPr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0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69" w:name="_Toc172787055"/>
      <w:r w:rsidRPr="0059667B">
        <w:t xml:space="preserve">С </w:t>
      </w:r>
      <w:proofErr w:type="spellStart"/>
      <w:r w:rsidRPr="0059667B">
        <w:t>шагом</w:t>
      </w:r>
      <w:proofErr w:type="spellEnd"/>
      <w:r w:rsidRPr="0059667B">
        <w:t xml:space="preserve"> в </w:t>
      </w:r>
      <w:proofErr w:type="spellStart"/>
      <w:r w:rsidRPr="0059667B">
        <w:t>неделю</w:t>
      </w:r>
      <w:bookmarkEnd w:id="69"/>
      <w:proofErr w:type="spellEnd"/>
    </w:p>
    <w:p w14:paraId="19F8A666" w14:textId="7BE8B3CB" w:rsidR="007B244F" w:rsidRDefault="00CC65B5" w:rsidP="007B244F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</w:t>
      </w:r>
      <w:proofErr w:type="spellStart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валидировать</w:t>
      </w:r>
      <w:proofErr w:type="spellEnd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ross_validation_time_</w:t>
      </w:r>
      <w:proofErr w:type="gram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series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proofErr w:type="gram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rf_model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data_loaded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BE81274" w14:textId="54A73B00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1CE9B7B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6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E2F9100" w14:textId="77777777" w:rsidR="0059667B" w:rsidRPr="003A06CC" w:rsidRDefault="0059667B" w:rsidP="0059667B">
      <w:pPr>
        <w:pStyle w:val="TXT1"/>
        <w:rPr>
          <w:lang w:val="ru-RU"/>
        </w:rPr>
      </w:pPr>
    </w:p>
    <w:p w14:paraId="01DAAC9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D1C76A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8017F74" w14:textId="77777777" w:rsidR="0059667B" w:rsidRPr="003A06CC" w:rsidRDefault="0059667B" w:rsidP="0059667B">
      <w:pPr>
        <w:pStyle w:val="TXT1"/>
        <w:rPr>
          <w:lang w:val="ru-RU"/>
        </w:rPr>
      </w:pPr>
    </w:p>
    <w:p w14:paraId="3C833CE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11C3AFB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3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B383AB3" w14:textId="77777777" w:rsidR="0059667B" w:rsidRPr="003A06CC" w:rsidRDefault="0059667B" w:rsidP="0059667B">
      <w:pPr>
        <w:pStyle w:val="TXT1"/>
        <w:rPr>
          <w:lang w:val="ru-RU"/>
        </w:rPr>
      </w:pPr>
    </w:p>
    <w:p w14:paraId="5730A23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FCD0DB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8944CF1" w14:textId="77777777" w:rsidR="0059667B" w:rsidRPr="003A06CC" w:rsidRDefault="0059667B" w:rsidP="0059667B">
      <w:pPr>
        <w:pStyle w:val="TXT1"/>
        <w:rPr>
          <w:lang w:val="ru-RU"/>
        </w:rPr>
      </w:pPr>
    </w:p>
    <w:p w14:paraId="6C58B88D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2ACF4E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03D241A" w14:textId="77777777" w:rsidR="0059667B" w:rsidRPr="003A06CC" w:rsidRDefault="0059667B" w:rsidP="0059667B">
      <w:pPr>
        <w:pStyle w:val="TXT1"/>
        <w:rPr>
          <w:lang w:val="ru-RU"/>
        </w:rPr>
      </w:pPr>
    </w:p>
    <w:p w14:paraId="249EEAE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FA5E07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1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9A0A1C0" w14:textId="77777777" w:rsidR="0059667B" w:rsidRPr="003A06CC" w:rsidRDefault="0059667B" w:rsidP="0059667B">
      <w:pPr>
        <w:pStyle w:val="TXT1"/>
        <w:rPr>
          <w:lang w:val="ru-RU"/>
        </w:rPr>
      </w:pPr>
    </w:p>
    <w:p w14:paraId="426A13E6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A8A2D8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2017F1E" w14:textId="77777777" w:rsidR="0059667B" w:rsidRPr="003A06CC" w:rsidRDefault="0059667B" w:rsidP="0059667B">
      <w:pPr>
        <w:pStyle w:val="TXT1"/>
        <w:rPr>
          <w:lang w:val="ru-RU"/>
        </w:rPr>
      </w:pPr>
    </w:p>
    <w:p w14:paraId="2E766B1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0FF7B00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C29698B" w14:textId="77777777" w:rsidR="0059667B" w:rsidRPr="003A06CC" w:rsidRDefault="0059667B" w:rsidP="0059667B">
      <w:pPr>
        <w:pStyle w:val="TXT1"/>
        <w:rPr>
          <w:lang w:val="ru-RU"/>
        </w:rPr>
      </w:pPr>
    </w:p>
    <w:p w14:paraId="4BC2C14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097D9B1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2B349C0" w14:textId="77777777" w:rsidR="0059667B" w:rsidRPr="003A06CC" w:rsidRDefault="0059667B" w:rsidP="0059667B">
      <w:pPr>
        <w:pStyle w:val="TXT1"/>
        <w:rPr>
          <w:lang w:val="ru-RU"/>
        </w:rPr>
      </w:pPr>
    </w:p>
    <w:p w14:paraId="23210B6A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45BFB1FB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61BC72B" w14:textId="77777777" w:rsidR="0059667B" w:rsidRPr="003A06CC" w:rsidRDefault="0059667B" w:rsidP="0059667B">
      <w:pPr>
        <w:pStyle w:val="TXT1"/>
        <w:rPr>
          <w:lang w:val="ru-RU"/>
        </w:rPr>
      </w:pPr>
    </w:p>
    <w:p w14:paraId="52B4A66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776142FD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953E83B" w14:textId="77777777" w:rsidR="0059667B" w:rsidRPr="003A06CC" w:rsidRDefault="0059667B" w:rsidP="0059667B">
      <w:pPr>
        <w:pStyle w:val="TXT1"/>
        <w:rPr>
          <w:lang w:val="ru-RU"/>
        </w:rPr>
      </w:pPr>
    </w:p>
    <w:p w14:paraId="5301173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BE5905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0E06719" w14:textId="77777777" w:rsidR="0059667B" w:rsidRPr="003A06CC" w:rsidRDefault="0059667B" w:rsidP="0059667B">
      <w:pPr>
        <w:pStyle w:val="TXT1"/>
        <w:rPr>
          <w:lang w:val="ru-RU"/>
        </w:rPr>
      </w:pPr>
    </w:p>
    <w:p w14:paraId="1BE01B2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7F7E5E5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7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DF51747" w14:textId="77777777" w:rsidR="0059667B" w:rsidRPr="003A06CC" w:rsidRDefault="0059667B" w:rsidP="0059667B">
      <w:pPr>
        <w:pStyle w:val="TXT1"/>
        <w:rPr>
          <w:lang w:val="ru-RU"/>
        </w:rPr>
      </w:pPr>
    </w:p>
    <w:p w14:paraId="2E8ACE2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1E1322A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F245560" w14:textId="77777777" w:rsidR="0059667B" w:rsidRPr="003A06CC" w:rsidRDefault="0059667B" w:rsidP="0059667B">
      <w:pPr>
        <w:pStyle w:val="TXT1"/>
        <w:rPr>
          <w:lang w:val="ru-RU"/>
        </w:rPr>
      </w:pPr>
    </w:p>
    <w:p w14:paraId="0FEC2A6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222914B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32CE415" w14:textId="77777777" w:rsidR="0059667B" w:rsidRPr="003A06CC" w:rsidRDefault="0059667B" w:rsidP="0059667B">
      <w:pPr>
        <w:pStyle w:val="TXT1"/>
        <w:rPr>
          <w:lang w:val="ru-RU"/>
        </w:rPr>
      </w:pPr>
    </w:p>
    <w:p w14:paraId="5C36BA9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AA11F3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5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236DA64" w14:textId="77777777" w:rsidR="0059667B" w:rsidRPr="003A06CC" w:rsidRDefault="0059667B" w:rsidP="0059667B">
      <w:pPr>
        <w:pStyle w:val="TXT1"/>
        <w:rPr>
          <w:lang w:val="ru-RU"/>
        </w:rPr>
      </w:pPr>
    </w:p>
    <w:p w14:paraId="1D6519A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4A94ED2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E5B1629" w14:textId="77777777" w:rsidR="0059667B" w:rsidRPr="003A06CC" w:rsidRDefault="0059667B" w:rsidP="0059667B">
      <w:pPr>
        <w:pStyle w:val="TXT1"/>
        <w:rPr>
          <w:lang w:val="ru-RU"/>
        </w:rPr>
      </w:pPr>
    </w:p>
    <w:p w14:paraId="176DFBB0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715D4BC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330FE04" w14:textId="77777777" w:rsidR="0059667B" w:rsidRPr="003A06CC" w:rsidRDefault="0059667B" w:rsidP="0059667B">
      <w:pPr>
        <w:pStyle w:val="TXT1"/>
        <w:rPr>
          <w:lang w:val="ru-RU"/>
        </w:rPr>
      </w:pPr>
    </w:p>
    <w:p w14:paraId="298DA88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A8660E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03FC040" w14:textId="77777777" w:rsidR="0059667B" w:rsidRPr="003A06CC" w:rsidRDefault="0059667B" w:rsidP="0059667B">
      <w:pPr>
        <w:pStyle w:val="TXT1"/>
        <w:rPr>
          <w:lang w:val="ru-RU"/>
        </w:rPr>
      </w:pPr>
    </w:p>
    <w:p w14:paraId="38BF44A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1CB94F4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C230866" w14:textId="77777777" w:rsidR="0059667B" w:rsidRPr="003A06CC" w:rsidRDefault="0059667B" w:rsidP="0059667B">
      <w:pPr>
        <w:pStyle w:val="TXT1"/>
        <w:rPr>
          <w:lang w:val="ru-RU"/>
        </w:rPr>
      </w:pPr>
    </w:p>
    <w:p w14:paraId="3705EDF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798736C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34D81E1" w14:textId="77777777" w:rsidR="0059667B" w:rsidRPr="003A06CC" w:rsidRDefault="0059667B" w:rsidP="0059667B">
      <w:pPr>
        <w:pStyle w:val="TXT1"/>
        <w:rPr>
          <w:lang w:val="ru-RU"/>
        </w:rPr>
      </w:pPr>
    </w:p>
    <w:p w14:paraId="5F7C6BE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43437A1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EAFBF04" w14:textId="77777777" w:rsidR="0059667B" w:rsidRPr="003A06CC" w:rsidRDefault="0059667B" w:rsidP="0059667B">
      <w:pPr>
        <w:pStyle w:val="TXT1"/>
        <w:rPr>
          <w:lang w:val="ru-RU"/>
        </w:rPr>
      </w:pPr>
    </w:p>
    <w:p w14:paraId="073FBD32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3349D83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2F99B64" w14:textId="77777777" w:rsidR="0059667B" w:rsidRPr="003A06CC" w:rsidRDefault="0059667B" w:rsidP="0059667B">
      <w:pPr>
        <w:pStyle w:val="TXT1"/>
        <w:rPr>
          <w:lang w:val="ru-RU"/>
        </w:rPr>
      </w:pPr>
    </w:p>
    <w:p w14:paraId="2CCB0F2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05109A5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8FCDEC7" w14:textId="77777777" w:rsidR="0059667B" w:rsidRPr="003A06CC" w:rsidRDefault="0059667B" w:rsidP="0059667B">
      <w:pPr>
        <w:pStyle w:val="TXT1"/>
        <w:rPr>
          <w:lang w:val="ru-RU"/>
        </w:rPr>
      </w:pPr>
    </w:p>
    <w:p w14:paraId="47FB71D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144A9D5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D821B53" w14:textId="77777777" w:rsidR="0059667B" w:rsidRPr="003A06CC" w:rsidRDefault="0059667B" w:rsidP="0059667B">
      <w:pPr>
        <w:pStyle w:val="TXT1"/>
        <w:rPr>
          <w:lang w:val="ru-RU"/>
        </w:rPr>
      </w:pPr>
    </w:p>
    <w:p w14:paraId="535EEC0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B91E78A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76C83E8" w14:textId="77777777" w:rsidR="0059667B" w:rsidRPr="003A06CC" w:rsidRDefault="0059667B" w:rsidP="0059667B">
      <w:pPr>
        <w:pStyle w:val="TXT1"/>
        <w:rPr>
          <w:lang w:val="ru-RU"/>
        </w:rPr>
      </w:pPr>
    </w:p>
    <w:p w14:paraId="090D2EF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9D0028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BFE3A2F" w14:textId="77777777" w:rsidR="0059667B" w:rsidRPr="003A06CC" w:rsidRDefault="0059667B" w:rsidP="0059667B">
      <w:pPr>
        <w:pStyle w:val="TXT1"/>
        <w:rPr>
          <w:lang w:val="ru-RU"/>
        </w:rPr>
      </w:pPr>
    </w:p>
    <w:p w14:paraId="030ACC9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05729C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AE97861" w14:textId="77777777" w:rsidR="0059667B" w:rsidRPr="003A06CC" w:rsidRDefault="0059667B" w:rsidP="0059667B">
      <w:pPr>
        <w:pStyle w:val="TXT1"/>
        <w:rPr>
          <w:lang w:val="ru-RU"/>
        </w:rPr>
      </w:pPr>
    </w:p>
    <w:p w14:paraId="29BBF29D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A572E8E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6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DA1B5EE" w14:textId="77777777" w:rsidR="0059667B" w:rsidRPr="003A06CC" w:rsidRDefault="0059667B" w:rsidP="0059667B">
      <w:pPr>
        <w:pStyle w:val="TXT1"/>
        <w:rPr>
          <w:lang w:val="ru-RU"/>
        </w:rPr>
      </w:pPr>
    </w:p>
    <w:p w14:paraId="6FCD5C1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3452456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33D6E0A" w14:textId="77777777" w:rsidR="0059667B" w:rsidRPr="003A06CC" w:rsidRDefault="0059667B" w:rsidP="0059667B">
      <w:pPr>
        <w:pStyle w:val="TXT1"/>
        <w:rPr>
          <w:lang w:val="ru-RU"/>
        </w:rPr>
      </w:pPr>
    </w:p>
    <w:p w14:paraId="76B3458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67E57D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7FC447F" w14:textId="77777777" w:rsidR="0059667B" w:rsidRPr="003A06CC" w:rsidRDefault="0059667B" w:rsidP="0059667B">
      <w:pPr>
        <w:pStyle w:val="TXT1"/>
        <w:rPr>
          <w:lang w:val="ru-RU"/>
        </w:rPr>
      </w:pPr>
    </w:p>
    <w:p w14:paraId="33DC85D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E08654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322F1AC" w14:textId="77777777" w:rsidR="0059667B" w:rsidRPr="003A06CC" w:rsidRDefault="0059667B" w:rsidP="0059667B">
      <w:pPr>
        <w:pStyle w:val="TXT1"/>
        <w:rPr>
          <w:lang w:val="ru-RU"/>
        </w:rPr>
      </w:pPr>
    </w:p>
    <w:p w14:paraId="3E9E1DE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52ED757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AC03490" w14:textId="77777777" w:rsidR="0059667B" w:rsidRPr="003A06CC" w:rsidRDefault="0059667B" w:rsidP="0059667B">
      <w:pPr>
        <w:pStyle w:val="TXT1"/>
        <w:rPr>
          <w:lang w:val="ru-RU"/>
        </w:rPr>
      </w:pPr>
    </w:p>
    <w:p w14:paraId="3AAD6C7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A26669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0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E3AC7DD" w14:textId="77777777" w:rsidR="0059667B" w:rsidRPr="003A06CC" w:rsidRDefault="0059667B" w:rsidP="0059667B">
      <w:pPr>
        <w:pStyle w:val="TXT1"/>
        <w:rPr>
          <w:lang w:val="ru-RU"/>
        </w:rPr>
      </w:pPr>
    </w:p>
    <w:p w14:paraId="50121950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161FC75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8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71F1203" w14:textId="77777777" w:rsidR="0059667B" w:rsidRPr="003A06CC" w:rsidRDefault="0059667B" w:rsidP="0059667B">
      <w:pPr>
        <w:pStyle w:val="TXT1"/>
        <w:rPr>
          <w:lang w:val="ru-RU"/>
        </w:rPr>
      </w:pPr>
    </w:p>
    <w:p w14:paraId="4E02BA1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9A98BE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869C3D6" w14:textId="77777777" w:rsidR="0059667B" w:rsidRPr="003A06CC" w:rsidRDefault="0059667B" w:rsidP="0059667B">
      <w:pPr>
        <w:pStyle w:val="TXT1"/>
        <w:rPr>
          <w:lang w:val="ru-RU"/>
        </w:rPr>
      </w:pPr>
    </w:p>
    <w:p w14:paraId="6C8AC02E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1FBA3F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DCD1883" w14:textId="77777777" w:rsidR="0059667B" w:rsidRPr="003A06CC" w:rsidRDefault="0059667B" w:rsidP="0059667B">
      <w:pPr>
        <w:pStyle w:val="TXT1"/>
        <w:rPr>
          <w:lang w:val="ru-RU"/>
        </w:rPr>
      </w:pPr>
    </w:p>
    <w:p w14:paraId="503229C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2F79055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0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0CDC858" w14:textId="77777777" w:rsidR="0059667B" w:rsidRPr="003A06CC" w:rsidRDefault="0059667B" w:rsidP="0059667B">
      <w:pPr>
        <w:pStyle w:val="TXT1"/>
        <w:rPr>
          <w:lang w:val="ru-RU"/>
        </w:rPr>
      </w:pPr>
    </w:p>
    <w:p w14:paraId="018BC29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9B506E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7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>
        <w:t>gbp</w:t>
      </w:r>
      <w:proofErr w:type="spellEnd"/>
      <w:r w:rsidRPr="003A06CC">
        <w:rPr>
          <w:lang w:val="ru-RU"/>
        </w:rPr>
        <w:t>_</w:t>
      </w:r>
      <w:r>
        <w:t>rub</w:t>
      </w:r>
    </w:p>
    <w:p w14:paraId="60D6A2E9" w14:textId="77777777" w:rsidR="0059667B" w:rsidRPr="003A06CC" w:rsidRDefault="0059667B" w:rsidP="0059667B">
      <w:pPr>
        <w:pStyle w:val="TXT1"/>
        <w:rPr>
          <w:lang w:val="ru-RU"/>
        </w:rPr>
      </w:pPr>
    </w:p>
    <w:p w14:paraId="2534A587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6FBF008F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D8569F5" w14:textId="77777777" w:rsidR="0059667B" w:rsidRPr="003A06CC" w:rsidRDefault="0059667B" w:rsidP="0059667B">
      <w:pPr>
        <w:pStyle w:val="TXT1"/>
        <w:rPr>
          <w:lang w:val="ru-RU"/>
        </w:rPr>
      </w:pPr>
    </w:p>
    <w:p w14:paraId="523EA728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489F8A7D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B90B8E6" w14:textId="77777777" w:rsidR="0059667B" w:rsidRPr="003A06CC" w:rsidRDefault="0059667B" w:rsidP="0059667B">
      <w:pPr>
        <w:pStyle w:val="TXT1"/>
        <w:rPr>
          <w:lang w:val="ru-RU"/>
        </w:rPr>
      </w:pPr>
    </w:p>
    <w:p w14:paraId="6A122113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48BC7B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179B450" w14:textId="77777777" w:rsidR="0059667B" w:rsidRPr="003A06CC" w:rsidRDefault="0059667B" w:rsidP="0059667B">
      <w:pPr>
        <w:pStyle w:val="TXT1"/>
        <w:rPr>
          <w:lang w:val="ru-RU"/>
        </w:rPr>
      </w:pPr>
    </w:p>
    <w:p w14:paraId="05072C12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7F325B3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9E170E5" w14:textId="77777777" w:rsidR="0059667B" w:rsidRPr="003A06CC" w:rsidRDefault="0059667B" w:rsidP="0059667B">
      <w:pPr>
        <w:pStyle w:val="TXT1"/>
        <w:rPr>
          <w:lang w:val="ru-RU"/>
        </w:rPr>
      </w:pPr>
    </w:p>
    <w:p w14:paraId="68B4D20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7BEAA318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737FCB46" w14:textId="77777777" w:rsidR="0059667B" w:rsidRPr="003A06CC" w:rsidRDefault="0059667B" w:rsidP="0059667B">
      <w:pPr>
        <w:pStyle w:val="TXT1"/>
        <w:rPr>
          <w:lang w:val="ru-RU"/>
        </w:rPr>
      </w:pPr>
    </w:p>
    <w:p w14:paraId="08A62A8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9B943E5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36E8867" w14:textId="77777777" w:rsidR="0059667B" w:rsidRPr="003A06CC" w:rsidRDefault="0059667B" w:rsidP="0059667B">
      <w:pPr>
        <w:pStyle w:val="TXT1"/>
        <w:rPr>
          <w:lang w:val="ru-RU"/>
        </w:rPr>
      </w:pPr>
    </w:p>
    <w:p w14:paraId="42739396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66F1B5DC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1DAA6FD" w14:textId="77777777" w:rsidR="0059667B" w:rsidRPr="003A06CC" w:rsidRDefault="0059667B" w:rsidP="0059667B">
      <w:pPr>
        <w:pStyle w:val="TXT1"/>
        <w:rPr>
          <w:lang w:val="ru-RU"/>
        </w:rPr>
      </w:pPr>
    </w:p>
    <w:p w14:paraId="1C45319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258C6D7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13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7500829" w14:textId="77777777" w:rsidR="0059667B" w:rsidRPr="003A06CC" w:rsidRDefault="0059667B" w:rsidP="0059667B">
      <w:pPr>
        <w:pStyle w:val="TXT1"/>
        <w:rPr>
          <w:lang w:val="ru-RU"/>
        </w:rPr>
      </w:pPr>
    </w:p>
    <w:p w14:paraId="7455BA86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17E19846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9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49B76FE" w14:textId="77777777" w:rsidR="0059667B" w:rsidRPr="003A06CC" w:rsidRDefault="0059667B" w:rsidP="0059667B">
      <w:pPr>
        <w:pStyle w:val="TXT1"/>
        <w:rPr>
          <w:lang w:val="ru-RU"/>
        </w:rPr>
      </w:pPr>
    </w:p>
    <w:p w14:paraId="1B30C5A4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91AF67A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34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5A6E6E40" w14:textId="77777777" w:rsidR="0059667B" w:rsidRPr="003A06CC" w:rsidRDefault="0059667B" w:rsidP="0059667B">
      <w:pPr>
        <w:pStyle w:val="TXT1"/>
        <w:rPr>
          <w:lang w:val="ru-RU"/>
        </w:rPr>
      </w:pPr>
    </w:p>
    <w:p w14:paraId="5988757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630F963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8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801E3F0" w14:textId="77777777" w:rsidR="0059667B" w:rsidRPr="003A06CC" w:rsidRDefault="0059667B" w:rsidP="0059667B">
      <w:pPr>
        <w:pStyle w:val="TXT1"/>
        <w:rPr>
          <w:lang w:val="ru-RU"/>
        </w:rPr>
      </w:pPr>
    </w:p>
    <w:p w14:paraId="2B925DFB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9.12.2023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4,)), </w:t>
      </w:r>
      <w:r w:rsidRPr="0059667B">
        <w:t>Test</w:t>
      </w:r>
      <w:r w:rsidRPr="003A06CC">
        <w:rPr>
          <w:lang w:val="ru-RU"/>
        </w:rPr>
        <w:t xml:space="preserve">(03.01.2024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292C405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2.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1AC7756" w14:textId="77777777" w:rsidR="0059667B" w:rsidRPr="003A06CC" w:rsidRDefault="0059667B" w:rsidP="0059667B">
      <w:pPr>
        <w:pStyle w:val="TXT1"/>
        <w:rPr>
          <w:lang w:val="ru-RU"/>
        </w:rPr>
      </w:pPr>
    </w:p>
    <w:p w14:paraId="706AE72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5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57,)), </w:t>
      </w:r>
      <w:r w:rsidRPr="0059667B">
        <w:t>Test</w:t>
      </w:r>
      <w:r w:rsidRPr="003A06CC">
        <w:rPr>
          <w:lang w:val="ru-RU"/>
        </w:rPr>
        <w:t xml:space="preserve">(08.01.2024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0326C87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1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97A5B13" w14:textId="77777777" w:rsidR="0059667B" w:rsidRPr="003A06CC" w:rsidRDefault="0059667B" w:rsidP="0059667B">
      <w:pPr>
        <w:pStyle w:val="TXT1"/>
        <w:rPr>
          <w:lang w:val="ru-RU"/>
        </w:rPr>
      </w:pPr>
    </w:p>
    <w:p w14:paraId="2604AE30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2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2,)), </w:t>
      </w:r>
      <w:r w:rsidRPr="0059667B">
        <w:t>Test</w:t>
      </w:r>
      <w:r w:rsidRPr="003A06CC">
        <w:rPr>
          <w:lang w:val="ru-RU"/>
        </w:rPr>
        <w:t xml:space="preserve">(16.01.2024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1C9B2974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5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791FB98" w14:textId="77777777" w:rsidR="0059667B" w:rsidRPr="003A06CC" w:rsidRDefault="0059667B" w:rsidP="0059667B">
      <w:pPr>
        <w:pStyle w:val="TXT1"/>
        <w:rPr>
          <w:lang w:val="ru-RU"/>
        </w:rPr>
      </w:pPr>
    </w:p>
    <w:p w14:paraId="066DAF65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9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66,)), </w:t>
      </w:r>
      <w:r w:rsidRPr="0059667B">
        <w:t>Test</w:t>
      </w:r>
      <w:r w:rsidRPr="003A06CC">
        <w:rPr>
          <w:lang w:val="ru-RU"/>
        </w:rPr>
        <w:t xml:space="preserve">(22.01.2024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8EE5982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4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2AECA353" w14:textId="77777777" w:rsidR="0059667B" w:rsidRPr="003A06CC" w:rsidRDefault="0059667B" w:rsidP="0059667B">
      <w:pPr>
        <w:pStyle w:val="TXT1"/>
        <w:rPr>
          <w:lang w:val="ru-RU"/>
        </w:rPr>
      </w:pPr>
    </w:p>
    <w:p w14:paraId="53426B7C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6.01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1,)), </w:t>
      </w:r>
      <w:r w:rsidRPr="0059667B">
        <w:t>Test</w:t>
      </w:r>
      <w:r w:rsidRPr="003A06CC">
        <w:rPr>
          <w:lang w:val="ru-RU"/>
        </w:rPr>
        <w:t xml:space="preserve">(29.01.2024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622671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2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60D8A3AE" w14:textId="77777777" w:rsidR="0059667B" w:rsidRPr="003A06CC" w:rsidRDefault="0059667B" w:rsidP="0059667B">
      <w:pPr>
        <w:pStyle w:val="TXT1"/>
        <w:rPr>
          <w:lang w:val="ru-RU"/>
        </w:rPr>
      </w:pPr>
    </w:p>
    <w:p w14:paraId="720C465D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76,)), </w:t>
      </w:r>
      <w:r w:rsidRPr="0059667B">
        <w:t>Test</w:t>
      </w:r>
      <w:r w:rsidRPr="003A06CC">
        <w:rPr>
          <w:lang w:val="ru-RU"/>
        </w:rPr>
        <w:t xml:space="preserve">(05.02.2024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BF45D29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46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48A6E601" w14:textId="77777777" w:rsidR="0059667B" w:rsidRPr="003A06CC" w:rsidRDefault="0059667B" w:rsidP="0059667B">
      <w:pPr>
        <w:pStyle w:val="TXT1"/>
        <w:rPr>
          <w:lang w:val="ru-RU"/>
        </w:rPr>
      </w:pPr>
    </w:p>
    <w:p w14:paraId="45D294B9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9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1,)), </w:t>
      </w:r>
      <w:r w:rsidRPr="0059667B">
        <w:t>Test</w:t>
      </w:r>
      <w:r w:rsidRPr="003A06CC">
        <w:rPr>
          <w:lang w:val="ru-RU"/>
        </w:rPr>
        <w:t xml:space="preserve">(12.02.2024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3AA04750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29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31DC9431" w14:textId="77777777" w:rsidR="0059667B" w:rsidRPr="003A06CC" w:rsidRDefault="0059667B" w:rsidP="0059667B">
      <w:pPr>
        <w:pStyle w:val="TXT1"/>
        <w:rPr>
          <w:lang w:val="ru-RU"/>
        </w:rPr>
      </w:pPr>
    </w:p>
    <w:p w14:paraId="762DE44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16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6,)), </w:t>
      </w:r>
      <w:r w:rsidRPr="0059667B">
        <w:t>Test</w:t>
      </w:r>
      <w:r w:rsidRPr="003A06CC">
        <w:rPr>
          <w:lang w:val="ru-RU"/>
        </w:rPr>
        <w:t xml:space="preserve">(20.02.2024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3,)), </w:t>
      </w:r>
    </w:p>
    <w:p w14:paraId="599A8441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1.2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17D08829" w14:textId="77777777" w:rsidR="0059667B" w:rsidRPr="003A06CC" w:rsidRDefault="0059667B" w:rsidP="0059667B">
      <w:pPr>
        <w:pStyle w:val="TXT1"/>
        <w:rPr>
          <w:lang w:val="ru-RU"/>
        </w:rPr>
      </w:pPr>
    </w:p>
    <w:p w14:paraId="36043881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22.02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89,)), </w:t>
      </w:r>
      <w:r w:rsidRPr="0059667B">
        <w:t>Test</w:t>
      </w:r>
      <w:r w:rsidRPr="003A06CC">
        <w:rPr>
          <w:lang w:val="ru-RU"/>
        </w:rPr>
        <w:t xml:space="preserve">(26.02.2024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5,)), </w:t>
      </w:r>
    </w:p>
    <w:p w14:paraId="5AF87BC3" w14:textId="77777777" w:rsidR="0059667B" w:rsidRPr="003A06CC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 xml:space="preserve">Ошибка: 0.57 </w:t>
      </w:r>
      <w:proofErr w:type="gramStart"/>
      <w:r w:rsidRPr="003A06CC">
        <w:rPr>
          <w:lang w:val="ru-RU"/>
        </w:rPr>
        <w:t>%,  Валюта</w:t>
      </w:r>
      <w:proofErr w:type="gramEnd"/>
      <w:r w:rsidRPr="003A06CC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3A06CC">
        <w:rPr>
          <w:lang w:val="ru-RU"/>
        </w:rPr>
        <w:t>_</w:t>
      </w:r>
      <w:r w:rsidRPr="0059667B">
        <w:t>rub</w:t>
      </w:r>
    </w:p>
    <w:p w14:paraId="09B0CBF3" w14:textId="77777777" w:rsidR="0059667B" w:rsidRPr="003A06CC" w:rsidRDefault="0059667B" w:rsidP="0059667B">
      <w:pPr>
        <w:pStyle w:val="TXT1"/>
        <w:rPr>
          <w:lang w:val="ru-RU"/>
        </w:rPr>
      </w:pPr>
    </w:p>
    <w:p w14:paraId="5E8CD02A" w14:textId="77777777" w:rsidR="0059667B" w:rsidRPr="003A06CC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3A06CC">
        <w:rPr>
          <w:lang w:val="ru-RU"/>
        </w:rPr>
        <w:t>(</w:t>
      </w:r>
      <w:proofErr w:type="gramEnd"/>
      <w:r w:rsidRPr="003A06CC">
        <w:rPr>
          <w:lang w:val="ru-RU"/>
        </w:rPr>
        <w:t xml:space="preserve">11.05.2006-01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094,)), </w:t>
      </w:r>
      <w:r w:rsidRPr="0059667B">
        <w:t>Test</w:t>
      </w:r>
      <w:r w:rsidRPr="003A06CC">
        <w:rPr>
          <w:lang w:val="ru-RU"/>
        </w:rPr>
        <w:t xml:space="preserve">(04.03.2024-07.03.2024, </w:t>
      </w:r>
      <w:r w:rsidRPr="0059667B">
        <w:t>X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 14), </w:t>
      </w:r>
      <w:r w:rsidRPr="0059667B">
        <w:t>y</w:t>
      </w:r>
      <w:r w:rsidRPr="003A06CC">
        <w:rPr>
          <w:lang w:val="ru-RU"/>
        </w:rPr>
        <w:t>.</w:t>
      </w:r>
      <w:r w:rsidRPr="0059667B">
        <w:t>shape</w:t>
      </w:r>
      <w:r w:rsidRPr="003A06CC">
        <w:rPr>
          <w:lang w:val="ru-RU"/>
        </w:rPr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0" w:name="_Toc172787056"/>
      <w:r w:rsidRPr="0059667B">
        <w:t>Визуализация результатов кросс-валидации</w:t>
      </w:r>
      <w:bookmarkEnd w:id="70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год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вартал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месяц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деля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росс-валидация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A06C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3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5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оздаё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о условию валюты и типа разбиения (год, месяц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д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у</w:t>
      </w:r>
      <w:proofErr w:type="spellEnd"/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ставля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ил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олож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ы</w:t>
      </w:r>
      <w:proofErr w:type="spellEnd"/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val="en-US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31898CFE" w:rsidR="006320C5" w:rsidRPr="00861434" w:rsidRDefault="00861434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7</w:t>
      </w:r>
      <w:r>
        <w:fldChar w:fldCharType="end"/>
      </w:r>
      <w:r>
        <w:t>. График результатов кросс-валидации</w:t>
      </w:r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71" w:name="_Toc172787057"/>
      <w:proofErr w:type="spellStart"/>
      <w:r w:rsidRPr="00AF1B07">
        <w:rPr>
          <w:lang w:val="en-US"/>
        </w:rPr>
        <w:lastRenderedPageBreak/>
        <w:t>Важность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признаков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модели</w:t>
      </w:r>
      <w:bookmarkEnd w:id="71"/>
      <w:proofErr w:type="spellEnd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бежимся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по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ам</w:t>
      </w:r>
      <w:proofErr w:type="spellEnd"/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итериру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функцию-генератор</w:t>
      </w:r>
      <w:proofErr w:type="spellEnd"/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Объединим все данные в общий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отсортируем по индексу (индекс </w:t>
      </w:r>
      <w:proofErr w:type="gram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 это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odel.feat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importanc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  <w:proofErr w:type="spellEnd"/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5D8FA1A" w14:textId="77777777" w:rsidR="00710763" w:rsidRDefault="00404C26" w:rsidP="00710763">
      <w:pPr>
        <w:pStyle w:val="ab"/>
      </w:pPr>
      <w:r>
        <w:rPr>
          <w:lang w:val="en-US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2101E7F3" w:rsidR="00404C26" w:rsidRDefault="00710763" w:rsidP="0071076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8</w:t>
      </w:r>
      <w:r>
        <w:fldChar w:fldCharType="end"/>
      </w:r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3A06C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/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D67BEC6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Получ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всех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фичей</w:t>
      </w:r>
      <w:proofErr w:type="spellEnd"/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X_</w:t>
      </w:r>
      <w:proofErr w:type="gram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train.column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values.to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A06C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45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val="en-US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0762878C" w:rsidR="004D2999" w:rsidRPr="00F574F3" w:rsidRDefault="00F574F3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9</w:t>
      </w:r>
      <w:r>
        <w:fldChar w:fldCharType="end"/>
      </w:r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F521F89" w14:textId="3D32BE11" w:rsidR="004D2999" w:rsidRDefault="00E96CC6" w:rsidP="00FF7517">
      <w:pPr>
        <w:pStyle w:val="a0"/>
        <w:pageBreakBefore/>
      </w:pPr>
      <w:bookmarkStart w:id="72" w:name="_Toc172787058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72"/>
    </w:p>
    <w:p w14:paraId="52405005" w14:textId="31F928F0" w:rsidR="00AB2427" w:rsidRPr="00E96CC6" w:rsidRDefault="00AB2427" w:rsidP="00AB2427">
      <w:r>
        <w:t>Посмотрим среднее значение из 10 предсказаний в зависимости от валюты и длительности предсказаний.</w:t>
      </w:r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</w:p>
    <w:p w14:paraId="30325086" w14:textId="53312717" w:rsidR="004D2999" w:rsidRDefault="00AF2454" w:rsidP="00A91166">
      <w:pPr>
        <w:pStyle w:val="Title1"/>
        <w:keepNext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498C3463" w14:textId="77777777" w:rsidR="00AB2427" w:rsidRDefault="00AF2454" w:rsidP="00AB2427">
      <w:pPr>
        <w:pStyle w:val="ab"/>
      </w:pPr>
      <w:r>
        <w:drawing>
          <wp:inline distT="0" distB="0" distL="0" distR="0" wp14:anchorId="2A740996" wp14:editId="4F7EAFFE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689BE102" w:rsidR="00E96CC6" w:rsidRDefault="00AB2427" w:rsidP="00AB2427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0</w:t>
      </w:r>
      <w:r>
        <w:fldChar w:fldCharType="end"/>
      </w:r>
      <w:r>
        <w:t>. Дата фрейм с результатами кросс-валидации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2C21ACEB" w14:textId="77777777" w:rsidR="00AB2427" w:rsidRDefault="00E7215B" w:rsidP="00AB2427">
      <w:pPr>
        <w:pStyle w:val="ab"/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235D400E" w:rsidR="00AF2454" w:rsidRPr="00357356" w:rsidRDefault="00AB2427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1</w:t>
      </w:r>
      <w:r>
        <w:fldChar w:fldCharType="end"/>
      </w:r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курса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A06C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A06C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1F1BB21" w14:textId="77777777" w:rsidR="008B2B1F" w:rsidRPr="003A06C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error_mean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</w:t>
      </w:r>
      <w:proofErr w:type="gram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abe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5239D7B3" w:rsidR="00E7215B" w:rsidRDefault="00357356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710763">
        <w:rPr>
          <w:noProof/>
        </w:rPr>
        <w:t>12</w:t>
      </w:r>
      <w:r>
        <w:fldChar w:fldCharType="end"/>
      </w:r>
      <w:r>
        <w:t>. Среднее значение ошибки предсказания в зависимости от длительности предсказания</w:t>
      </w:r>
    </w:p>
    <w:p w14:paraId="0327AECD" w14:textId="5423F844" w:rsidR="00CA11FD" w:rsidRDefault="00CA11FD" w:rsidP="00CA11FD">
      <w:pPr>
        <w:pStyle w:val="a0"/>
      </w:pPr>
      <w:bookmarkStart w:id="73" w:name="_Toc172787059"/>
      <w:bookmarkStart w:id="74" w:name="_Toc172357319"/>
      <w:r>
        <w:t>Автоматизация процесса</w:t>
      </w:r>
      <w:bookmarkEnd w:id="73"/>
    </w:p>
    <w:p w14:paraId="43B71C1D" w14:textId="77777777" w:rsidR="00CA11FD" w:rsidRPr="00CA11FD" w:rsidRDefault="00CA11FD" w:rsidP="00CA11FD"/>
    <w:p w14:paraId="75666BC6" w14:textId="784B7DD8" w:rsidR="00B40711" w:rsidRPr="00E825B6" w:rsidRDefault="00922FF1" w:rsidP="00C45742">
      <w:pPr>
        <w:pStyle w:val="a1"/>
      </w:pPr>
      <w:bookmarkStart w:id="75" w:name="_Toc172787060"/>
      <w:r>
        <w:lastRenderedPageBreak/>
        <w:t>Заключение</w:t>
      </w:r>
      <w:bookmarkEnd w:id="74"/>
      <w:bookmarkEnd w:id="75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96F4AF5" w14:textId="5E4C73A0" w:rsidR="001764F1" w:rsidRDefault="00922FF1" w:rsidP="0071362C">
      <w:pPr>
        <w:pStyle w:val="a1"/>
      </w:pPr>
      <w:bookmarkStart w:id="76" w:name="_Toc172357320"/>
      <w:bookmarkStart w:id="77" w:name="_Toc172787061"/>
      <w:r w:rsidRPr="00922FF1">
        <w:lastRenderedPageBreak/>
        <w:t>Список используемой литературы</w:t>
      </w:r>
      <w:bookmarkEnd w:id="76"/>
      <w:bookmarkEnd w:id="77"/>
    </w:p>
    <w:p w14:paraId="3288CAFF" w14:textId="77777777" w:rsidR="004E040D" w:rsidRPr="004E040D" w:rsidRDefault="000A34AC" w:rsidP="004E040D">
      <w:pPr>
        <w:pStyle w:val="uc20100"/>
      </w:pPr>
      <w:r>
        <w:fldChar w:fldCharType="begin"/>
      </w:r>
      <w:r w:rsidR="004E040D">
        <w:instrText xml:space="preserve"> ADDIN ZOTERO_BIBL {"uncited":[],"omitted":[],"custom":[]} CSL_BIBLIOGRAPHY </w:instrText>
      </w:r>
      <w:r>
        <w:fldChar w:fldCharType="separate"/>
      </w:r>
      <w:r w:rsidR="004E040D" w:rsidRPr="004E040D">
        <w:t>1. Е. Я. Волков // Факторы, влияющие на формирование курса рубля. – URL: https://view.officeapps.live.com/op/view.aspx?src=https%3A%2F%2Fwww.kubsu.ru%2Fsites%2Fdefault%2Ffiles%2Fusers%2F21365%2Fportfolio%2Fmvko_i_fo_kursovaya.docx&amp;wdOrigin=BROWSELINK (дата обращения: 11.07.2024).</w:t>
      </w:r>
    </w:p>
    <w:p w14:paraId="44E06729" w14:textId="77777777" w:rsidR="004E040D" w:rsidRPr="004E040D" w:rsidRDefault="004E040D" w:rsidP="004E040D">
      <w:pPr>
        <w:pStyle w:val="uc20100"/>
      </w:pPr>
      <w:r w:rsidRPr="004E040D">
        <w:t>2. А. Мареев // Zotero-style-for-Gost-R-</w:t>
      </w:r>
      <w:proofErr w:type="gramStart"/>
      <w:r w:rsidRPr="004E040D">
        <w:t>7.0.100-2018</w:t>
      </w:r>
      <w:proofErr w:type="gramEnd"/>
      <w:r w:rsidRPr="004E040D">
        <w:t>. – URL: https://github.com/ArtemMareev/Zotero-style-for-Gost-R-7.0.100-2018?tab=readme-ov-file (дата обращения: 24.07.2024).</w:t>
      </w:r>
    </w:p>
    <w:p w14:paraId="6FE27785" w14:textId="77777777" w:rsidR="004E040D" w:rsidRPr="004E040D" w:rsidRDefault="004E040D" w:rsidP="004E040D">
      <w:pPr>
        <w:pStyle w:val="uc20100"/>
      </w:pPr>
      <w:r w:rsidRPr="004E040D">
        <w:t xml:space="preserve">3. Прикладная статистика // Кросс валидация для временных рядов в </w:t>
      </w:r>
      <w:proofErr w:type="spellStart"/>
      <w:r w:rsidRPr="004E040D">
        <w:t>python</w:t>
      </w:r>
      <w:proofErr w:type="spellEnd"/>
      <w:r w:rsidRPr="004E040D">
        <w:t>. – URL: https://www.youtube.com/watch?v=l2vhtyWp_ck (дата обращения: 21.07.2024).</w:t>
      </w:r>
    </w:p>
    <w:p w14:paraId="5E100B2C" w14:textId="77777777" w:rsidR="004E040D" w:rsidRPr="004E040D" w:rsidRDefault="004E040D" w:rsidP="004E040D">
      <w:pPr>
        <w:pStyle w:val="uc20100"/>
      </w:pPr>
      <w:r w:rsidRPr="004E040D">
        <w:t xml:space="preserve">4. Е. В. Сангаджиева, Г. А. </w:t>
      </w:r>
      <w:proofErr w:type="spellStart"/>
      <w:r w:rsidRPr="004E040D">
        <w:t>Оргдаева</w:t>
      </w:r>
      <w:proofErr w:type="spellEnd"/>
      <w:r w:rsidRPr="004E040D">
        <w:t xml:space="preserve"> // Особенности методов машинного обучения для прогнозирования курса валют. – URL: https://files.scienceforum.ru/pdf/2020/5e04936d95941.pdf (дата обращения: 11.07.2024).</w:t>
      </w:r>
    </w:p>
    <w:p w14:paraId="28897984" w14:textId="77777777" w:rsidR="004E040D" w:rsidRPr="004E040D" w:rsidRDefault="004E040D" w:rsidP="004E040D">
      <w:pPr>
        <w:pStyle w:val="uc20100"/>
      </w:pPr>
      <w:r w:rsidRPr="004E040D">
        <w:t xml:space="preserve">5. И. Шамаев // Основы работы в </w:t>
      </w:r>
      <w:proofErr w:type="spellStart"/>
      <w:r w:rsidRPr="004E040D">
        <w:t>Jupyter</w:t>
      </w:r>
      <w:proofErr w:type="spellEnd"/>
      <w:r w:rsidRPr="004E040D">
        <w:t>/</w:t>
      </w:r>
      <w:proofErr w:type="spellStart"/>
      <w:r w:rsidRPr="004E040D">
        <w:t>Jupiter</w:t>
      </w:r>
      <w:proofErr w:type="spellEnd"/>
      <w:r w:rsidRPr="004E040D">
        <w:t xml:space="preserve"> </w:t>
      </w:r>
      <w:proofErr w:type="spellStart"/>
      <w:r w:rsidRPr="004E040D">
        <w:t>Notebook</w:t>
      </w:r>
      <w:proofErr w:type="spellEnd"/>
      <w:r w:rsidRPr="004E040D">
        <w:t xml:space="preserve"> и </w:t>
      </w:r>
      <w:proofErr w:type="spellStart"/>
      <w:r w:rsidRPr="004E040D">
        <w:t>JupyterLab</w:t>
      </w:r>
      <w:proofErr w:type="spellEnd"/>
      <w:r w:rsidRPr="004E040D">
        <w:t xml:space="preserve"> — Python </w:t>
      </w:r>
      <w:proofErr w:type="spellStart"/>
      <w:r w:rsidRPr="004E040D">
        <w:t>Tutorial</w:t>
      </w:r>
      <w:proofErr w:type="spellEnd"/>
      <w:r w:rsidRPr="004E040D">
        <w:t>. – URL: https://python.ivan-shamaev.ru/jupiterlab-jupyter-notebook-install-python-tutorial/ (дата обращения: 19.07.2024).</w:t>
      </w:r>
    </w:p>
    <w:p w14:paraId="3D079153" w14:textId="77777777" w:rsidR="004E040D" w:rsidRPr="004E040D" w:rsidRDefault="004E040D" w:rsidP="004E040D">
      <w:pPr>
        <w:pStyle w:val="uc20100"/>
      </w:pPr>
      <w:r w:rsidRPr="004E040D">
        <w:t>6. Е. В. Эгипти // ДЗ «Погружение в Python». Семинар 7. Файлы и файловая система. – URL: https://github.com/uc20100/python_2/blob/main/seminar_7/file_func/task_home_work.py (дата обращения: 21.07.2024).</w:t>
      </w:r>
    </w:p>
    <w:p w14:paraId="665EE4DB" w14:textId="77777777" w:rsidR="004E040D" w:rsidRPr="004E040D" w:rsidRDefault="004E040D" w:rsidP="004E040D">
      <w:pPr>
        <w:pStyle w:val="uc20100"/>
      </w:pPr>
      <w:r w:rsidRPr="004E040D">
        <w:t>7. ALEKSANDR // Cross-</w:t>
      </w:r>
      <w:proofErr w:type="spellStart"/>
      <w:r w:rsidRPr="004E040D">
        <w:t>Validation</w:t>
      </w:r>
      <w:proofErr w:type="spellEnd"/>
      <w:r w:rsidRPr="004E040D">
        <w:t xml:space="preserve"> на временном ряду. – URL: https://otus.ru/nest/post/483/ (дата обращения: 24.07.2024).</w:t>
      </w:r>
    </w:p>
    <w:p w14:paraId="617E9F3E" w14:textId="77777777" w:rsidR="004E040D" w:rsidRPr="004E040D" w:rsidRDefault="004E040D" w:rsidP="004E040D">
      <w:pPr>
        <w:pStyle w:val="uc20100"/>
      </w:pPr>
      <w:r w:rsidRPr="004E040D">
        <w:t xml:space="preserve">8. </w:t>
      </w:r>
      <w:proofErr w:type="spellStart"/>
      <w:r w:rsidRPr="004E040D">
        <w:t>Anaconda</w:t>
      </w:r>
      <w:proofErr w:type="spellEnd"/>
      <w:r w:rsidRPr="004E040D">
        <w:t>. – URL: https://www.anaconda.com/ (дата обращения: 19.07.2024).</w:t>
      </w:r>
    </w:p>
    <w:p w14:paraId="51AFE6C3" w14:textId="77777777" w:rsidR="004E040D" w:rsidRPr="004E040D" w:rsidRDefault="004E040D" w:rsidP="004E040D">
      <w:pPr>
        <w:pStyle w:val="uc20100"/>
      </w:pPr>
      <w:r w:rsidRPr="004E040D">
        <w:t>9. dfedorov.spb.ru // Как легко обрабатывать данные временных рядов. – URL: 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 (дата обращения: 21.07.2024).</w:t>
      </w:r>
    </w:p>
    <w:p w14:paraId="6434AD7D" w14:textId="77777777" w:rsidR="004E040D" w:rsidRPr="004E040D" w:rsidRDefault="004E040D" w:rsidP="004E040D">
      <w:pPr>
        <w:pStyle w:val="uc20100"/>
      </w:pPr>
      <w:r w:rsidRPr="004E040D">
        <w:lastRenderedPageBreak/>
        <w:t xml:space="preserve">10. </w:t>
      </w:r>
      <w:proofErr w:type="spellStart"/>
      <w:r w:rsidRPr="004E040D">
        <w:t>InvestFunds</w:t>
      </w:r>
      <w:proofErr w:type="spellEnd"/>
      <w:r w:rsidRPr="004E040D">
        <w:t xml:space="preserve"> // Ключевые индикаторы. – URL: https://investfunds.ru/indicators/key-indexes/ (дата обращения: 20.07.2024).</w:t>
      </w:r>
    </w:p>
    <w:p w14:paraId="53F08EC4" w14:textId="77777777" w:rsidR="004E040D" w:rsidRPr="004E040D" w:rsidRDefault="004E040D" w:rsidP="004E040D">
      <w:pPr>
        <w:pStyle w:val="uc20100"/>
      </w:pPr>
      <w:r w:rsidRPr="004E040D">
        <w:t xml:space="preserve">11. </w:t>
      </w:r>
      <w:proofErr w:type="spellStart"/>
      <w:r w:rsidRPr="004E040D">
        <w:t>InvestFunds</w:t>
      </w:r>
      <w:proofErr w:type="spellEnd"/>
      <w:r w:rsidRPr="004E040D">
        <w:t xml:space="preserve"> // Курсы валют. – URL: https://investfunds.ru/indicators/currency/ (дата обращения: 20.07.2024).</w:t>
      </w:r>
    </w:p>
    <w:p w14:paraId="4EA1E6CB" w14:textId="77777777" w:rsidR="004E040D" w:rsidRPr="004E040D" w:rsidRDefault="004E040D" w:rsidP="004E040D">
      <w:pPr>
        <w:pStyle w:val="uc20100"/>
      </w:pPr>
      <w:r w:rsidRPr="004E040D">
        <w:t xml:space="preserve">12. </w:t>
      </w:r>
      <w:proofErr w:type="spellStart"/>
      <w:r w:rsidRPr="004E040D">
        <w:t>JupiterLab</w:t>
      </w:r>
      <w:proofErr w:type="spellEnd"/>
      <w:r w:rsidRPr="004E040D">
        <w:t xml:space="preserve"> // </w:t>
      </w:r>
      <w:proofErr w:type="spellStart"/>
      <w:r w:rsidRPr="004E040D">
        <w:t>Debugger</w:t>
      </w:r>
      <w:proofErr w:type="spellEnd"/>
      <w:r w:rsidRPr="004E040D">
        <w:t>. – URL: https://jupyterlab.readthedocs.io/en/4.1.x/user/debugger.html (дата обращения: 19.07.2024).</w:t>
      </w:r>
    </w:p>
    <w:p w14:paraId="341FE1AC" w14:textId="77777777" w:rsidR="004E040D" w:rsidRPr="004E040D" w:rsidRDefault="004E040D" w:rsidP="004E040D">
      <w:pPr>
        <w:pStyle w:val="uc20100"/>
        <w:rPr>
          <w:lang w:val="en-US"/>
        </w:rPr>
      </w:pPr>
      <w:r w:rsidRPr="004E040D">
        <w:rPr>
          <w:lang w:val="en-US"/>
        </w:rPr>
        <w:t>13. Microsoft // Visual Studio Code. – URL: https://code.visualstudio.com/ (</w:t>
      </w:r>
      <w:r w:rsidRPr="004E040D">
        <w:t>дата</w:t>
      </w:r>
      <w:r w:rsidRPr="004E040D">
        <w:rPr>
          <w:lang w:val="en-US"/>
        </w:rPr>
        <w:t xml:space="preserve"> </w:t>
      </w:r>
      <w:r w:rsidRPr="004E040D">
        <w:t>обращения</w:t>
      </w:r>
      <w:r w:rsidRPr="004E040D">
        <w:rPr>
          <w:lang w:val="en-US"/>
        </w:rPr>
        <w:t>: 24.07.2024).</w:t>
      </w:r>
    </w:p>
    <w:p w14:paraId="46215ADA" w14:textId="77777777" w:rsidR="004E040D" w:rsidRPr="004E040D" w:rsidRDefault="004E040D" w:rsidP="004E040D">
      <w:pPr>
        <w:pStyle w:val="uc20100"/>
      </w:pPr>
      <w:r w:rsidRPr="004E040D">
        <w:t>14. Microsoft // Word. – URL: https://www.microsoft.com/ru-ru/microsoft-365/word?market=ru (дата обращения: 24.07.2024).</w:t>
      </w:r>
    </w:p>
    <w:p w14:paraId="08A72F18" w14:textId="77777777" w:rsidR="004E040D" w:rsidRPr="004E040D" w:rsidRDefault="004E040D" w:rsidP="004E040D">
      <w:pPr>
        <w:pStyle w:val="uc20100"/>
        <w:rPr>
          <w:lang w:val="en-US"/>
        </w:rPr>
      </w:pPr>
      <w:r w:rsidRPr="004E040D">
        <w:rPr>
          <w:lang w:val="en-US"/>
        </w:rPr>
        <w:t xml:space="preserve">15. Pandas // </w:t>
      </w:r>
      <w:proofErr w:type="spellStart"/>
      <w:proofErr w:type="gramStart"/>
      <w:r w:rsidRPr="004E040D">
        <w:rPr>
          <w:lang w:val="en-US"/>
        </w:rPr>
        <w:t>pandas.DataFrame.resample</w:t>
      </w:r>
      <w:proofErr w:type="spellEnd"/>
      <w:proofErr w:type="gramEnd"/>
      <w:r w:rsidRPr="004E040D">
        <w:rPr>
          <w:lang w:val="en-US"/>
        </w:rPr>
        <w:t>. – URL: https://pandas.pydata.org/docs/reference/api/pandas.DataFrame.resample.html (</w:t>
      </w:r>
      <w:r w:rsidRPr="004E040D">
        <w:t>дата</w:t>
      </w:r>
      <w:r w:rsidRPr="004E040D">
        <w:rPr>
          <w:lang w:val="en-US"/>
        </w:rPr>
        <w:t xml:space="preserve"> </w:t>
      </w:r>
      <w:r w:rsidRPr="004E040D">
        <w:t>обращения</w:t>
      </w:r>
      <w:r w:rsidRPr="004E040D">
        <w:rPr>
          <w:lang w:val="en-US"/>
        </w:rPr>
        <w:t>: 21.07.2024).</w:t>
      </w:r>
    </w:p>
    <w:p w14:paraId="10C673A7" w14:textId="77777777" w:rsidR="004E040D" w:rsidRPr="004E040D" w:rsidRDefault="004E040D" w:rsidP="004E040D">
      <w:pPr>
        <w:pStyle w:val="uc20100"/>
        <w:rPr>
          <w:lang w:val="en-US"/>
        </w:rPr>
      </w:pPr>
      <w:r w:rsidRPr="004E040D">
        <w:rPr>
          <w:lang w:val="en-US"/>
        </w:rPr>
        <w:t>16. Pandas // Time series / date functionality. – URL: https://pandas.pydata.org/docs/user_guide/timeseries.html (</w:t>
      </w:r>
      <w:r w:rsidRPr="004E040D">
        <w:t>дата</w:t>
      </w:r>
      <w:r w:rsidRPr="004E040D">
        <w:rPr>
          <w:lang w:val="en-US"/>
        </w:rPr>
        <w:t xml:space="preserve"> </w:t>
      </w:r>
      <w:r w:rsidRPr="004E040D">
        <w:t>обращения</w:t>
      </w:r>
      <w:r w:rsidRPr="004E040D">
        <w:rPr>
          <w:lang w:val="en-US"/>
        </w:rPr>
        <w:t>: 21.07.2024).</w:t>
      </w:r>
    </w:p>
    <w:p w14:paraId="284F8F88" w14:textId="77777777" w:rsidR="004E040D" w:rsidRPr="004E040D" w:rsidRDefault="004E040D" w:rsidP="004E040D">
      <w:pPr>
        <w:pStyle w:val="uc20100"/>
        <w:rPr>
          <w:lang w:val="en-US"/>
        </w:rPr>
      </w:pPr>
      <w:r w:rsidRPr="004E040D">
        <w:rPr>
          <w:lang w:val="en-US"/>
        </w:rPr>
        <w:t xml:space="preserve">17. Scikit-Learn // </w:t>
      </w:r>
      <w:proofErr w:type="spellStart"/>
      <w:r w:rsidRPr="004E040D">
        <w:rPr>
          <w:lang w:val="en-US"/>
        </w:rPr>
        <w:t>RandomForestRegressor</w:t>
      </w:r>
      <w:proofErr w:type="spellEnd"/>
      <w:r w:rsidRPr="004E040D">
        <w:rPr>
          <w:lang w:val="en-US"/>
        </w:rPr>
        <w:t>. – URL: https://scikit-learn.org/stable/modules/generated/sklearn.ensemble.RandomForestRegressor.html (</w:t>
      </w:r>
      <w:r w:rsidRPr="004E040D">
        <w:t>дата</w:t>
      </w:r>
      <w:r w:rsidRPr="004E040D">
        <w:rPr>
          <w:lang w:val="en-US"/>
        </w:rPr>
        <w:t xml:space="preserve"> </w:t>
      </w:r>
      <w:r w:rsidRPr="004E040D">
        <w:t>обращения</w:t>
      </w:r>
      <w:r w:rsidRPr="004E040D">
        <w:rPr>
          <w:lang w:val="en-US"/>
        </w:rPr>
        <w:t>: 24.07.2024).</w:t>
      </w:r>
    </w:p>
    <w:p w14:paraId="0F422149" w14:textId="77777777" w:rsidR="004E040D" w:rsidRPr="004E040D" w:rsidRDefault="004E040D" w:rsidP="004E040D">
      <w:pPr>
        <w:pStyle w:val="uc20100"/>
        <w:rPr>
          <w:lang w:val="en-US"/>
        </w:rPr>
      </w:pPr>
      <w:r w:rsidRPr="004E040D">
        <w:rPr>
          <w:lang w:val="en-US"/>
        </w:rPr>
        <w:t xml:space="preserve">18. Scikit-Learn // </w:t>
      </w:r>
      <w:proofErr w:type="spellStart"/>
      <w:r w:rsidRPr="004E040D">
        <w:rPr>
          <w:lang w:val="en-US"/>
        </w:rPr>
        <w:t>TimeSeriesSplit</w:t>
      </w:r>
      <w:proofErr w:type="spellEnd"/>
      <w:r w:rsidRPr="004E040D">
        <w:rPr>
          <w:lang w:val="en-US"/>
        </w:rPr>
        <w:t>. – URL: https://scikit-learn.org/stable/modules/generated/sklearn.model_selection.TimeSeriesSplit.html (</w:t>
      </w:r>
      <w:r w:rsidRPr="004E040D">
        <w:t>дата</w:t>
      </w:r>
      <w:r w:rsidRPr="004E040D">
        <w:rPr>
          <w:lang w:val="en-US"/>
        </w:rPr>
        <w:t xml:space="preserve"> </w:t>
      </w:r>
      <w:r w:rsidRPr="004E040D">
        <w:t>обращения</w:t>
      </w:r>
      <w:r w:rsidRPr="004E040D">
        <w:rPr>
          <w:lang w:val="en-US"/>
        </w:rPr>
        <w:t>: 21.07.2024).</w:t>
      </w:r>
    </w:p>
    <w:p w14:paraId="7703AEEE" w14:textId="77777777" w:rsidR="004E040D" w:rsidRPr="004E040D" w:rsidRDefault="004E040D" w:rsidP="004E040D">
      <w:pPr>
        <w:pStyle w:val="uc20100"/>
      </w:pPr>
      <w:r w:rsidRPr="004E040D">
        <w:t xml:space="preserve">19. Space G // Оформление списка литературы по ГОСТ Р </w:t>
      </w:r>
      <w:proofErr w:type="gramStart"/>
      <w:r w:rsidRPr="004E040D">
        <w:t>7.0.100-2018</w:t>
      </w:r>
      <w:proofErr w:type="gramEnd"/>
      <w:r w:rsidRPr="004E040D">
        <w:t xml:space="preserve"> при помощи </w:t>
      </w:r>
      <w:proofErr w:type="spellStart"/>
      <w:r w:rsidRPr="004E040D">
        <w:t>Зотеро</w:t>
      </w:r>
      <w:proofErr w:type="spellEnd"/>
      <w:r w:rsidRPr="004E040D">
        <w:t>. – URL: https://www.youtube.com/watch?v=oT0ZpKnhUtI (дата обращения: 24.07.2024).</w:t>
      </w:r>
    </w:p>
    <w:p w14:paraId="635AD041" w14:textId="77777777" w:rsidR="004E040D" w:rsidRPr="004E040D" w:rsidRDefault="004E040D" w:rsidP="004E040D">
      <w:pPr>
        <w:pStyle w:val="uc20100"/>
      </w:pPr>
      <w:r w:rsidRPr="004E040D">
        <w:t xml:space="preserve">20. </w:t>
      </w:r>
      <w:proofErr w:type="spellStart"/>
      <w:r w:rsidRPr="004E040D">
        <w:t>Zotero</w:t>
      </w:r>
      <w:proofErr w:type="spellEnd"/>
      <w:r w:rsidRPr="004E040D">
        <w:t>. – URL: https://www.zotero.org/ (дата обращения: 24.07.2024).</w:t>
      </w:r>
    </w:p>
    <w:p w14:paraId="6FCF18CA" w14:textId="0AA5DE4C" w:rsidR="00B80008" w:rsidRPr="00A456EB" w:rsidRDefault="000A34AC" w:rsidP="004E040D">
      <w:pPr>
        <w:pStyle w:val="uc20100"/>
      </w:pPr>
      <w:r>
        <w:fldChar w:fldCharType="end"/>
      </w:r>
    </w:p>
    <w:p w14:paraId="4E087E9A" w14:textId="77777777" w:rsidR="00903CAA" w:rsidRPr="00A456EB" w:rsidRDefault="00903CAA" w:rsidP="00680554">
      <w:pPr>
        <w:pStyle w:val="uc20100"/>
      </w:pPr>
    </w:p>
    <w:sectPr w:rsidR="00903CAA" w:rsidRPr="00A456EB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2780A8A" w14:textId="77777777" w:rsidR="00A47C50" w:rsidRDefault="00A47C50" w:rsidP="002F4228">
      <w:r>
        <w:separator/>
      </w:r>
    </w:p>
  </w:endnote>
  <w:endnote w:type="continuationSeparator" w:id="0">
    <w:p w14:paraId="221834A7" w14:textId="77777777" w:rsidR="00A47C50" w:rsidRDefault="00A47C50" w:rsidP="002F4228">
      <w:r>
        <w:continuationSeparator/>
      </w:r>
    </w:p>
  </w:endnote>
  <w:endnote w:type="continuationNotice" w:id="1">
    <w:p w14:paraId="05624E18" w14:textId="77777777" w:rsidR="00A47C50" w:rsidRDefault="00A47C5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2CB33E1C-A75A-4880-82FC-55475FB775B5}"/>
    <w:embedBold r:id="rId2" w:fontKey="{5000CCD3-962D-4491-B474-306C434842AD}"/>
    <w:embedItalic r:id="rId3" w:fontKey="{47FBB551-939A-426A-8FD3-901CC644048F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BCD9FE04-26E2-40F8-A609-90201464035F}"/>
    <w:embedBold r:id="rId5" w:fontKey="{9136B22A-7F5B-4964-975C-B4DE29F5AADB}"/>
    <w:embedItalic r:id="rId6" w:fontKey="{7AB1EF89-0AEB-4D4D-9210-CB6738229C30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7C1EE79F-6EA1-499E-9C97-5DA637723528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F984FEB0-61AF-4180-A572-46BFF3959A85}"/>
    <w:embedItalic r:id="rId9" w:fontKey="{E928D048-B676-4AD7-9B7A-5E571A8D5F5E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7DFB316" w14:textId="77777777" w:rsidR="00A47C50" w:rsidRDefault="00A47C50" w:rsidP="002F4228">
      <w:r>
        <w:separator/>
      </w:r>
    </w:p>
  </w:footnote>
  <w:footnote w:type="continuationSeparator" w:id="0">
    <w:p w14:paraId="09F6662C" w14:textId="77777777" w:rsidR="00A47C50" w:rsidRDefault="00A47C50" w:rsidP="002F4228">
      <w:r>
        <w:continuationSeparator/>
      </w:r>
    </w:p>
  </w:footnote>
  <w:footnote w:type="continuationNotice" w:id="1">
    <w:p w14:paraId="25C7415E" w14:textId="77777777" w:rsidR="00A47C50" w:rsidRDefault="00A47C5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proofErr w:type="spellStart"/>
    <w:r>
      <w:t>Geek</w:t>
    </w:r>
    <w:proofErr w:type="spellEnd"/>
    <w:r>
      <w:rPr>
        <w:lang w:val="en-US"/>
      </w:rPr>
      <w:t>B</w:t>
    </w:r>
    <w:proofErr w:type="spellStart"/>
    <w:r>
      <w:t>rains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077AB"/>
    <w:rsid w:val="0011023C"/>
    <w:rsid w:val="001104B7"/>
    <w:rsid w:val="0011162E"/>
    <w:rsid w:val="00113305"/>
    <w:rsid w:val="0011454B"/>
    <w:rsid w:val="0011543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5BCC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2DD2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40D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6682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046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7DCE"/>
    <w:rsid w:val="00680167"/>
    <w:rsid w:val="006802EE"/>
    <w:rsid w:val="006802FD"/>
    <w:rsid w:val="00680554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5C64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2003"/>
    <w:rsid w:val="0085245B"/>
    <w:rsid w:val="0085251D"/>
    <w:rsid w:val="00852C67"/>
    <w:rsid w:val="00853164"/>
    <w:rsid w:val="008532ED"/>
    <w:rsid w:val="0085403F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A6D03"/>
    <w:rsid w:val="008B1703"/>
    <w:rsid w:val="008B2142"/>
    <w:rsid w:val="008B2B1F"/>
    <w:rsid w:val="008B3E7F"/>
    <w:rsid w:val="008B61DC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6C4"/>
    <w:rsid w:val="008F07F4"/>
    <w:rsid w:val="008F08F0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8B4"/>
    <w:rsid w:val="00922FF1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66842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46A4"/>
    <w:rsid w:val="00984C19"/>
    <w:rsid w:val="009917F8"/>
    <w:rsid w:val="00992283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6EB"/>
    <w:rsid w:val="00A45C82"/>
    <w:rsid w:val="00A4663B"/>
    <w:rsid w:val="00A46FFE"/>
    <w:rsid w:val="00A47C50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528C"/>
    <w:rsid w:val="00F157AC"/>
    <w:rsid w:val="00F16D61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A6D03"/>
    <w:pPr>
      <w:spacing w:after="240" w:line="360" w:lineRule="auto"/>
      <w:ind w:left="714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A6D03"/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8.png"/><Relationship Id="rId27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583</TotalTime>
  <Pages>60</Pages>
  <Words>15954</Words>
  <Characters>90944</Characters>
  <Application>Microsoft Office Word</Application>
  <DocSecurity>0</DocSecurity>
  <Lines>757</Lines>
  <Paragraphs>2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6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61</cp:revision>
  <cp:lastPrinted>2024-01-03T10:38:00Z</cp:lastPrinted>
  <dcterms:created xsi:type="dcterms:W3CDTF">2023-12-06T05:49:00Z</dcterms:created>
  <dcterms:modified xsi:type="dcterms:W3CDTF">2024-07-25T18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R1KtVYEn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